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3E507" w14:textId="711AC6AF" w:rsidR="00361BA5" w:rsidRPr="00905F84" w:rsidRDefault="00361BA5" w:rsidP="00454890">
      <w:pPr>
        <w:pStyle w:val="Title"/>
        <w:spacing w:line="480" w:lineRule="auto"/>
        <w:rPr>
          <w:rFonts w:ascii="Times New Roman" w:hAnsi="Times New Roman" w:cs="Times New Roman"/>
        </w:rPr>
      </w:pPr>
      <w:r w:rsidRPr="00905F84">
        <w:rPr>
          <w:rFonts w:ascii="Times New Roman" w:hAnsi="Times New Roman" w:cs="Times New Roman"/>
        </w:rPr>
        <w:t>MSc Computing Project Research Proposal and Ethical Approval</w:t>
      </w:r>
    </w:p>
    <w:p w14:paraId="0930508F" w14:textId="3E0D0D8F" w:rsidR="00E06E87" w:rsidRPr="00905F84" w:rsidRDefault="00E06E87" w:rsidP="00454890">
      <w:pPr>
        <w:pStyle w:val="Heading1"/>
        <w:spacing w:line="480" w:lineRule="auto"/>
        <w:rPr>
          <w:rFonts w:ascii="Times New Roman" w:hAnsi="Times New Roman" w:cs="Times New Roman"/>
          <w:b/>
          <w:bCs/>
          <w:color w:val="auto"/>
        </w:rPr>
      </w:pPr>
      <w:bookmarkStart w:id="0" w:name="_Toc106170295"/>
      <w:r w:rsidRPr="00905F84">
        <w:rPr>
          <w:rFonts w:ascii="Times New Roman" w:hAnsi="Times New Roman" w:cs="Times New Roman"/>
          <w:b/>
          <w:bCs/>
          <w:color w:val="auto"/>
        </w:rPr>
        <w:t>Student Details</w:t>
      </w:r>
      <w:bookmarkEnd w:id="0"/>
    </w:p>
    <w:tbl>
      <w:tblPr>
        <w:tblStyle w:val="TableGrid"/>
        <w:tblW w:w="0" w:type="auto"/>
        <w:tblLook w:val="04A0" w:firstRow="1" w:lastRow="0" w:firstColumn="1" w:lastColumn="0" w:noHBand="0" w:noVBand="1"/>
      </w:tblPr>
      <w:tblGrid>
        <w:gridCol w:w="4530"/>
        <w:gridCol w:w="4530"/>
      </w:tblGrid>
      <w:tr w:rsidR="00BE270C" w:rsidRPr="00905F84" w14:paraId="7587183B" w14:textId="77777777" w:rsidTr="00900440">
        <w:tc>
          <w:tcPr>
            <w:tcW w:w="4530" w:type="dxa"/>
          </w:tcPr>
          <w:p w14:paraId="7634A0CB" w14:textId="272306EC" w:rsidR="00900440" w:rsidRPr="00905F84" w:rsidRDefault="00900440" w:rsidP="00454890">
            <w:pPr>
              <w:spacing w:line="480" w:lineRule="auto"/>
              <w:rPr>
                <w:b/>
                <w:bCs/>
              </w:rPr>
            </w:pPr>
            <w:r w:rsidRPr="00905F84">
              <w:rPr>
                <w:b/>
                <w:bCs/>
              </w:rPr>
              <w:t>Student Name</w:t>
            </w:r>
          </w:p>
        </w:tc>
        <w:tc>
          <w:tcPr>
            <w:tcW w:w="4530" w:type="dxa"/>
          </w:tcPr>
          <w:p w14:paraId="5C098D85" w14:textId="4614B8A4" w:rsidR="00900440" w:rsidRPr="00905F84" w:rsidRDefault="00224B8B" w:rsidP="00454890">
            <w:pPr>
              <w:spacing w:line="480" w:lineRule="auto"/>
            </w:pPr>
            <w:r w:rsidRPr="00905F84">
              <w:t>Anrich Potgieter</w:t>
            </w:r>
          </w:p>
        </w:tc>
      </w:tr>
      <w:tr w:rsidR="00BE270C" w:rsidRPr="00905F84" w14:paraId="6685BF93" w14:textId="77777777" w:rsidTr="00900440">
        <w:tc>
          <w:tcPr>
            <w:tcW w:w="4530" w:type="dxa"/>
          </w:tcPr>
          <w:p w14:paraId="5AB9855F" w14:textId="024C1760" w:rsidR="00900440" w:rsidRPr="00905F84" w:rsidRDefault="00832CC9" w:rsidP="00454890">
            <w:pPr>
              <w:spacing w:line="480" w:lineRule="auto"/>
              <w:rPr>
                <w:b/>
                <w:bCs/>
              </w:rPr>
            </w:pPr>
            <w:r w:rsidRPr="00905F84">
              <w:rPr>
                <w:b/>
                <w:bCs/>
              </w:rPr>
              <w:t>Proposed Research Title</w:t>
            </w:r>
          </w:p>
        </w:tc>
        <w:tc>
          <w:tcPr>
            <w:tcW w:w="4530" w:type="dxa"/>
          </w:tcPr>
          <w:p w14:paraId="1A3E63C2" w14:textId="7B28CA6A" w:rsidR="00900440" w:rsidRPr="00905F84" w:rsidRDefault="00C0448C" w:rsidP="00454890">
            <w:pPr>
              <w:spacing w:line="480" w:lineRule="auto"/>
            </w:pPr>
            <w:bookmarkStart w:id="1" w:name="_Hlk103615581"/>
            <w:r w:rsidRPr="00905F84">
              <w:t>A permissioned blockchain prototype facilitating banking record interoperability.</w:t>
            </w:r>
            <w:bookmarkEnd w:id="1"/>
          </w:p>
        </w:tc>
      </w:tr>
      <w:tr w:rsidR="00BE270C" w:rsidRPr="00905F84" w14:paraId="72F38376" w14:textId="77777777" w:rsidTr="00900440">
        <w:tc>
          <w:tcPr>
            <w:tcW w:w="4530" w:type="dxa"/>
          </w:tcPr>
          <w:p w14:paraId="341349CA" w14:textId="777C0FAA" w:rsidR="00900440" w:rsidRPr="00905F84" w:rsidRDefault="00224B8B" w:rsidP="00454890">
            <w:pPr>
              <w:spacing w:line="480" w:lineRule="auto"/>
              <w:rPr>
                <w:b/>
                <w:bCs/>
              </w:rPr>
            </w:pPr>
            <w:r w:rsidRPr="00905F84">
              <w:rPr>
                <w:b/>
                <w:bCs/>
              </w:rPr>
              <w:t>Supervisor</w:t>
            </w:r>
          </w:p>
        </w:tc>
        <w:tc>
          <w:tcPr>
            <w:tcW w:w="4530" w:type="dxa"/>
          </w:tcPr>
          <w:p w14:paraId="630286A0" w14:textId="477BF14B" w:rsidR="00900440" w:rsidRPr="00905F84" w:rsidRDefault="00C0448C" w:rsidP="00454890">
            <w:pPr>
              <w:spacing w:line="480" w:lineRule="auto"/>
            </w:pPr>
            <w:r w:rsidRPr="00905F84">
              <w:t>Dr Imtiaz Kahn</w:t>
            </w:r>
          </w:p>
        </w:tc>
      </w:tr>
    </w:tbl>
    <w:sdt>
      <w:sdtPr>
        <w:rPr>
          <w:rFonts w:ascii="Times New Roman" w:eastAsiaTheme="minorHAnsi" w:hAnsi="Times New Roman" w:cs="Times New Roman"/>
          <w:color w:val="auto"/>
          <w:sz w:val="22"/>
          <w:szCs w:val="22"/>
          <w:lang w:val="en-GB"/>
        </w:rPr>
        <w:id w:val="-1239856038"/>
        <w:docPartObj>
          <w:docPartGallery w:val="Table of Contents"/>
          <w:docPartUnique/>
        </w:docPartObj>
      </w:sdtPr>
      <w:sdtEndPr>
        <w:rPr>
          <w:b/>
          <w:bCs/>
          <w:noProof/>
          <w:sz w:val="24"/>
          <w:szCs w:val="24"/>
        </w:rPr>
      </w:sdtEndPr>
      <w:sdtContent>
        <w:p w14:paraId="25608860" w14:textId="37628ECE" w:rsidR="00BD6946" w:rsidRPr="00905F84" w:rsidRDefault="00BD6946" w:rsidP="00454890">
          <w:pPr>
            <w:pStyle w:val="TOCHeading"/>
            <w:spacing w:line="480" w:lineRule="auto"/>
            <w:rPr>
              <w:rFonts w:ascii="Times New Roman" w:hAnsi="Times New Roman" w:cs="Times New Roman"/>
              <w:color w:val="auto"/>
            </w:rPr>
          </w:pPr>
          <w:r w:rsidRPr="00905F84">
            <w:rPr>
              <w:rFonts w:ascii="Times New Roman" w:hAnsi="Times New Roman" w:cs="Times New Roman"/>
              <w:color w:val="auto"/>
            </w:rPr>
            <w:t>Contents</w:t>
          </w:r>
        </w:p>
        <w:p w14:paraId="3943EF90" w14:textId="30995DE5" w:rsidR="00454890" w:rsidRDefault="00BD6946" w:rsidP="00454890">
          <w:pPr>
            <w:pStyle w:val="TOC1"/>
            <w:tabs>
              <w:tab w:val="right" w:leader="dot" w:pos="9060"/>
            </w:tabs>
            <w:spacing w:line="480" w:lineRule="auto"/>
            <w:rPr>
              <w:rFonts w:asciiTheme="minorHAnsi" w:eastAsiaTheme="minorEastAsia" w:hAnsiTheme="minorHAnsi" w:cstheme="minorBidi"/>
              <w:noProof/>
              <w:sz w:val="22"/>
              <w:szCs w:val="22"/>
              <w:lang w:eastAsia="en-GB"/>
            </w:rPr>
          </w:pPr>
          <w:r w:rsidRPr="00905F84">
            <w:fldChar w:fldCharType="begin"/>
          </w:r>
          <w:r w:rsidRPr="00905F84">
            <w:instrText xml:space="preserve"> TOC \o "1-3" \h \z \u </w:instrText>
          </w:r>
          <w:r w:rsidRPr="00905F84">
            <w:fldChar w:fldCharType="separate"/>
          </w:r>
          <w:hyperlink w:anchor="_Toc106170295" w:history="1">
            <w:r w:rsidR="00454890" w:rsidRPr="0025524E">
              <w:rPr>
                <w:rStyle w:val="Hyperlink"/>
                <w:b/>
                <w:bCs/>
                <w:noProof/>
              </w:rPr>
              <w:t>Student Details</w:t>
            </w:r>
            <w:r w:rsidR="00454890">
              <w:rPr>
                <w:noProof/>
                <w:webHidden/>
              </w:rPr>
              <w:tab/>
            </w:r>
            <w:r w:rsidR="00454890">
              <w:rPr>
                <w:noProof/>
                <w:webHidden/>
              </w:rPr>
              <w:fldChar w:fldCharType="begin"/>
            </w:r>
            <w:r w:rsidR="00454890">
              <w:rPr>
                <w:noProof/>
                <w:webHidden/>
              </w:rPr>
              <w:instrText xml:space="preserve"> PAGEREF _Toc106170295 \h </w:instrText>
            </w:r>
            <w:r w:rsidR="00454890">
              <w:rPr>
                <w:noProof/>
                <w:webHidden/>
              </w:rPr>
            </w:r>
            <w:r w:rsidR="00454890">
              <w:rPr>
                <w:noProof/>
                <w:webHidden/>
              </w:rPr>
              <w:fldChar w:fldCharType="separate"/>
            </w:r>
            <w:r w:rsidR="00454890">
              <w:rPr>
                <w:noProof/>
                <w:webHidden/>
              </w:rPr>
              <w:t>1</w:t>
            </w:r>
            <w:r w:rsidR="00454890">
              <w:rPr>
                <w:noProof/>
                <w:webHidden/>
              </w:rPr>
              <w:fldChar w:fldCharType="end"/>
            </w:r>
          </w:hyperlink>
        </w:p>
        <w:p w14:paraId="7E4A41BF" w14:textId="2481D9FE" w:rsidR="00454890" w:rsidRDefault="00000000" w:rsidP="0045489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6170296" w:history="1">
            <w:r w:rsidR="00454890" w:rsidRPr="0025524E">
              <w:rPr>
                <w:rStyle w:val="Hyperlink"/>
                <w:b/>
                <w:bCs/>
                <w:noProof/>
              </w:rPr>
              <w:t>Section 1: Research Proposal</w:t>
            </w:r>
            <w:r w:rsidR="00454890">
              <w:rPr>
                <w:noProof/>
                <w:webHidden/>
              </w:rPr>
              <w:tab/>
            </w:r>
            <w:r w:rsidR="00454890">
              <w:rPr>
                <w:noProof/>
                <w:webHidden/>
              </w:rPr>
              <w:fldChar w:fldCharType="begin"/>
            </w:r>
            <w:r w:rsidR="00454890">
              <w:rPr>
                <w:noProof/>
                <w:webHidden/>
              </w:rPr>
              <w:instrText xml:space="preserve"> PAGEREF _Toc106170296 \h </w:instrText>
            </w:r>
            <w:r w:rsidR="00454890">
              <w:rPr>
                <w:noProof/>
                <w:webHidden/>
              </w:rPr>
            </w:r>
            <w:r w:rsidR="00454890">
              <w:rPr>
                <w:noProof/>
                <w:webHidden/>
              </w:rPr>
              <w:fldChar w:fldCharType="separate"/>
            </w:r>
            <w:r w:rsidR="00454890">
              <w:rPr>
                <w:noProof/>
                <w:webHidden/>
              </w:rPr>
              <w:t>3</w:t>
            </w:r>
            <w:r w:rsidR="00454890">
              <w:rPr>
                <w:noProof/>
                <w:webHidden/>
              </w:rPr>
              <w:fldChar w:fldCharType="end"/>
            </w:r>
          </w:hyperlink>
        </w:p>
        <w:p w14:paraId="01C945CF" w14:textId="470D7D06" w:rsidR="00454890" w:rsidRDefault="0000000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297" w:history="1">
            <w:r w:rsidR="00454890" w:rsidRPr="0025524E">
              <w:rPr>
                <w:rStyle w:val="Hyperlink"/>
                <w:b/>
                <w:bCs/>
                <w:noProof/>
              </w:rPr>
              <w:t>Research Area</w:t>
            </w:r>
            <w:r w:rsidR="00454890">
              <w:rPr>
                <w:noProof/>
                <w:webHidden/>
              </w:rPr>
              <w:tab/>
            </w:r>
            <w:r w:rsidR="00454890">
              <w:rPr>
                <w:noProof/>
                <w:webHidden/>
              </w:rPr>
              <w:fldChar w:fldCharType="begin"/>
            </w:r>
            <w:r w:rsidR="00454890">
              <w:rPr>
                <w:noProof/>
                <w:webHidden/>
              </w:rPr>
              <w:instrText xml:space="preserve"> PAGEREF _Toc106170297 \h </w:instrText>
            </w:r>
            <w:r w:rsidR="00454890">
              <w:rPr>
                <w:noProof/>
                <w:webHidden/>
              </w:rPr>
            </w:r>
            <w:r w:rsidR="00454890">
              <w:rPr>
                <w:noProof/>
                <w:webHidden/>
              </w:rPr>
              <w:fldChar w:fldCharType="separate"/>
            </w:r>
            <w:r w:rsidR="00454890">
              <w:rPr>
                <w:noProof/>
                <w:webHidden/>
              </w:rPr>
              <w:t>3</w:t>
            </w:r>
            <w:r w:rsidR="00454890">
              <w:rPr>
                <w:noProof/>
                <w:webHidden/>
              </w:rPr>
              <w:fldChar w:fldCharType="end"/>
            </w:r>
          </w:hyperlink>
        </w:p>
        <w:p w14:paraId="2187CEC6" w14:textId="28E2917F" w:rsidR="00454890" w:rsidRDefault="0000000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298" w:history="1">
            <w:r w:rsidR="00454890" w:rsidRPr="0025524E">
              <w:rPr>
                <w:rStyle w:val="Hyperlink"/>
                <w:b/>
                <w:bCs/>
                <w:noProof/>
              </w:rPr>
              <w:t>Working Title</w:t>
            </w:r>
            <w:r w:rsidR="00454890">
              <w:rPr>
                <w:noProof/>
                <w:webHidden/>
              </w:rPr>
              <w:tab/>
            </w:r>
            <w:r w:rsidR="00454890">
              <w:rPr>
                <w:noProof/>
                <w:webHidden/>
              </w:rPr>
              <w:fldChar w:fldCharType="begin"/>
            </w:r>
            <w:r w:rsidR="00454890">
              <w:rPr>
                <w:noProof/>
                <w:webHidden/>
              </w:rPr>
              <w:instrText xml:space="preserve"> PAGEREF _Toc106170298 \h </w:instrText>
            </w:r>
            <w:r w:rsidR="00454890">
              <w:rPr>
                <w:noProof/>
                <w:webHidden/>
              </w:rPr>
            </w:r>
            <w:r w:rsidR="00454890">
              <w:rPr>
                <w:noProof/>
                <w:webHidden/>
              </w:rPr>
              <w:fldChar w:fldCharType="separate"/>
            </w:r>
            <w:r w:rsidR="00454890">
              <w:rPr>
                <w:noProof/>
                <w:webHidden/>
              </w:rPr>
              <w:t>3</w:t>
            </w:r>
            <w:r w:rsidR="00454890">
              <w:rPr>
                <w:noProof/>
                <w:webHidden/>
              </w:rPr>
              <w:fldChar w:fldCharType="end"/>
            </w:r>
          </w:hyperlink>
        </w:p>
        <w:p w14:paraId="72143ABA" w14:textId="15CFB5C0" w:rsidR="00454890" w:rsidRDefault="0000000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299" w:history="1">
            <w:r w:rsidR="00454890" w:rsidRPr="0025524E">
              <w:rPr>
                <w:rStyle w:val="Hyperlink"/>
                <w:b/>
                <w:bCs/>
                <w:noProof/>
              </w:rPr>
              <w:t>Introduction</w:t>
            </w:r>
            <w:r w:rsidR="00454890">
              <w:rPr>
                <w:noProof/>
                <w:webHidden/>
              </w:rPr>
              <w:tab/>
            </w:r>
            <w:r w:rsidR="00454890">
              <w:rPr>
                <w:noProof/>
                <w:webHidden/>
              </w:rPr>
              <w:fldChar w:fldCharType="begin"/>
            </w:r>
            <w:r w:rsidR="00454890">
              <w:rPr>
                <w:noProof/>
                <w:webHidden/>
              </w:rPr>
              <w:instrText xml:space="preserve"> PAGEREF _Toc106170299 \h </w:instrText>
            </w:r>
            <w:r w:rsidR="00454890">
              <w:rPr>
                <w:noProof/>
                <w:webHidden/>
              </w:rPr>
            </w:r>
            <w:r w:rsidR="00454890">
              <w:rPr>
                <w:noProof/>
                <w:webHidden/>
              </w:rPr>
              <w:fldChar w:fldCharType="separate"/>
            </w:r>
            <w:r w:rsidR="00454890">
              <w:rPr>
                <w:noProof/>
                <w:webHidden/>
              </w:rPr>
              <w:t>3</w:t>
            </w:r>
            <w:r w:rsidR="00454890">
              <w:rPr>
                <w:noProof/>
                <w:webHidden/>
              </w:rPr>
              <w:fldChar w:fldCharType="end"/>
            </w:r>
          </w:hyperlink>
        </w:p>
        <w:p w14:paraId="0D1DD647" w14:textId="5E6C3EBF" w:rsidR="00454890" w:rsidRDefault="0000000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00" w:history="1">
            <w:r w:rsidR="00454890" w:rsidRPr="0025524E">
              <w:rPr>
                <w:rStyle w:val="Hyperlink"/>
                <w:b/>
                <w:bCs/>
                <w:noProof/>
              </w:rPr>
              <w:t>Aim of Project</w:t>
            </w:r>
            <w:r w:rsidR="00454890">
              <w:rPr>
                <w:noProof/>
                <w:webHidden/>
              </w:rPr>
              <w:tab/>
            </w:r>
            <w:r w:rsidR="00454890">
              <w:rPr>
                <w:noProof/>
                <w:webHidden/>
              </w:rPr>
              <w:fldChar w:fldCharType="begin"/>
            </w:r>
            <w:r w:rsidR="00454890">
              <w:rPr>
                <w:noProof/>
                <w:webHidden/>
              </w:rPr>
              <w:instrText xml:space="preserve"> PAGEREF _Toc106170300 \h </w:instrText>
            </w:r>
            <w:r w:rsidR="00454890">
              <w:rPr>
                <w:noProof/>
                <w:webHidden/>
              </w:rPr>
            </w:r>
            <w:r w:rsidR="00454890">
              <w:rPr>
                <w:noProof/>
                <w:webHidden/>
              </w:rPr>
              <w:fldChar w:fldCharType="separate"/>
            </w:r>
            <w:r w:rsidR="00454890">
              <w:rPr>
                <w:noProof/>
                <w:webHidden/>
              </w:rPr>
              <w:t>4</w:t>
            </w:r>
            <w:r w:rsidR="00454890">
              <w:rPr>
                <w:noProof/>
                <w:webHidden/>
              </w:rPr>
              <w:fldChar w:fldCharType="end"/>
            </w:r>
          </w:hyperlink>
        </w:p>
        <w:p w14:paraId="4CB21A10" w14:textId="5FEC285E" w:rsidR="00454890" w:rsidRDefault="00000000" w:rsidP="0045489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6170301" w:history="1">
            <w:r w:rsidR="00454890" w:rsidRPr="0025524E">
              <w:rPr>
                <w:rStyle w:val="Hyperlink"/>
                <w:b/>
                <w:bCs/>
                <w:noProof/>
              </w:rPr>
              <w:t>Research Questions</w:t>
            </w:r>
            <w:r w:rsidR="00454890">
              <w:rPr>
                <w:noProof/>
                <w:webHidden/>
              </w:rPr>
              <w:tab/>
            </w:r>
            <w:r w:rsidR="00454890">
              <w:rPr>
                <w:noProof/>
                <w:webHidden/>
              </w:rPr>
              <w:fldChar w:fldCharType="begin"/>
            </w:r>
            <w:r w:rsidR="00454890">
              <w:rPr>
                <w:noProof/>
                <w:webHidden/>
              </w:rPr>
              <w:instrText xml:space="preserve"> PAGEREF _Toc106170301 \h </w:instrText>
            </w:r>
            <w:r w:rsidR="00454890">
              <w:rPr>
                <w:noProof/>
                <w:webHidden/>
              </w:rPr>
            </w:r>
            <w:r w:rsidR="00454890">
              <w:rPr>
                <w:noProof/>
                <w:webHidden/>
              </w:rPr>
              <w:fldChar w:fldCharType="separate"/>
            </w:r>
            <w:r w:rsidR="00454890">
              <w:rPr>
                <w:noProof/>
                <w:webHidden/>
              </w:rPr>
              <w:t>4</w:t>
            </w:r>
            <w:r w:rsidR="00454890">
              <w:rPr>
                <w:noProof/>
                <w:webHidden/>
              </w:rPr>
              <w:fldChar w:fldCharType="end"/>
            </w:r>
          </w:hyperlink>
        </w:p>
        <w:p w14:paraId="679EC176" w14:textId="1B7447B9" w:rsidR="00454890" w:rsidRDefault="0000000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02" w:history="1">
            <w:r w:rsidR="00454890" w:rsidRPr="0025524E">
              <w:rPr>
                <w:rStyle w:val="Hyperlink"/>
                <w:b/>
                <w:bCs/>
                <w:noProof/>
              </w:rPr>
              <w:t>Objectives</w:t>
            </w:r>
            <w:r w:rsidR="00454890">
              <w:rPr>
                <w:noProof/>
                <w:webHidden/>
              </w:rPr>
              <w:tab/>
            </w:r>
            <w:r w:rsidR="00454890">
              <w:rPr>
                <w:noProof/>
                <w:webHidden/>
              </w:rPr>
              <w:fldChar w:fldCharType="begin"/>
            </w:r>
            <w:r w:rsidR="00454890">
              <w:rPr>
                <w:noProof/>
                <w:webHidden/>
              </w:rPr>
              <w:instrText xml:space="preserve"> PAGEREF _Toc106170302 \h </w:instrText>
            </w:r>
            <w:r w:rsidR="00454890">
              <w:rPr>
                <w:noProof/>
                <w:webHidden/>
              </w:rPr>
            </w:r>
            <w:r w:rsidR="00454890">
              <w:rPr>
                <w:noProof/>
                <w:webHidden/>
              </w:rPr>
              <w:fldChar w:fldCharType="separate"/>
            </w:r>
            <w:r w:rsidR="00454890">
              <w:rPr>
                <w:noProof/>
                <w:webHidden/>
              </w:rPr>
              <w:t>4</w:t>
            </w:r>
            <w:r w:rsidR="00454890">
              <w:rPr>
                <w:noProof/>
                <w:webHidden/>
              </w:rPr>
              <w:fldChar w:fldCharType="end"/>
            </w:r>
          </w:hyperlink>
        </w:p>
        <w:p w14:paraId="5070AA0D" w14:textId="7C1C634D" w:rsidR="00454890" w:rsidRDefault="0000000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03" w:history="1">
            <w:r w:rsidR="00454890" w:rsidRPr="0025524E">
              <w:rPr>
                <w:rStyle w:val="Hyperlink"/>
                <w:b/>
                <w:bCs/>
                <w:noProof/>
              </w:rPr>
              <w:t>Literature Review Outline</w:t>
            </w:r>
            <w:r w:rsidR="00454890">
              <w:rPr>
                <w:noProof/>
                <w:webHidden/>
              </w:rPr>
              <w:tab/>
            </w:r>
            <w:r w:rsidR="00454890">
              <w:rPr>
                <w:noProof/>
                <w:webHidden/>
              </w:rPr>
              <w:fldChar w:fldCharType="begin"/>
            </w:r>
            <w:r w:rsidR="00454890">
              <w:rPr>
                <w:noProof/>
                <w:webHidden/>
              </w:rPr>
              <w:instrText xml:space="preserve"> PAGEREF _Toc106170303 \h </w:instrText>
            </w:r>
            <w:r w:rsidR="00454890">
              <w:rPr>
                <w:noProof/>
                <w:webHidden/>
              </w:rPr>
            </w:r>
            <w:r w:rsidR="00454890">
              <w:rPr>
                <w:noProof/>
                <w:webHidden/>
              </w:rPr>
              <w:fldChar w:fldCharType="separate"/>
            </w:r>
            <w:r w:rsidR="00454890">
              <w:rPr>
                <w:noProof/>
                <w:webHidden/>
              </w:rPr>
              <w:t>5</w:t>
            </w:r>
            <w:r w:rsidR="00454890">
              <w:rPr>
                <w:noProof/>
                <w:webHidden/>
              </w:rPr>
              <w:fldChar w:fldCharType="end"/>
            </w:r>
          </w:hyperlink>
        </w:p>
        <w:p w14:paraId="0D389AEE" w14:textId="25348793" w:rsidR="00454890" w:rsidRDefault="00000000" w:rsidP="0045489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6170304" w:history="1">
            <w:r w:rsidR="00454890" w:rsidRPr="0025524E">
              <w:rPr>
                <w:rStyle w:val="Hyperlink"/>
                <w:b/>
                <w:bCs/>
                <w:noProof/>
              </w:rPr>
              <w:t>Defining blockchain technology</w:t>
            </w:r>
            <w:r w:rsidR="00454890">
              <w:rPr>
                <w:noProof/>
                <w:webHidden/>
              </w:rPr>
              <w:tab/>
            </w:r>
            <w:r w:rsidR="00454890">
              <w:rPr>
                <w:noProof/>
                <w:webHidden/>
              </w:rPr>
              <w:fldChar w:fldCharType="begin"/>
            </w:r>
            <w:r w:rsidR="00454890">
              <w:rPr>
                <w:noProof/>
                <w:webHidden/>
              </w:rPr>
              <w:instrText xml:space="preserve"> PAGEREF _Toc106170304 \h </w:instrText>
            </w:r>
            <w:r w:rsidR="00454890">
              <w:rPr>
                <w:noProof/>
                <w:webHidden/>
              </w:rPr>
            </w:r>
            <w:r w:rsidR="00454890">
              <w:rPr>
                <w:noProof/>
                <w:webHidden/>
              </w:rPr>
              <w:fldChar w:fldCharType="separate"/>
            </w:r>
            <w:r w:rsidR="00454890">
              <w:rPr>
                <w:noProof/>
                <w:webHidden/>
              </w:rPr>
              <w:t>5</w:t>
            </w:r>
            <w:r w:rsidR="00454890">
              <w:rPr>
                <w:noProof/>
                <w:webHidden/>
              </w:rPr>
              <w:fldChar w:fldCharType="end"/>
            </w:r>
          </w:hyperlink>
        </w:p>
        <w:p w14:paraId="4F9C46A5" w14:textId="1B001303" w:rsidR="00454890" w:rsidRDefault="00000000" w:rsidP="0045489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6170305" w:history="1">
            <w:r w:rsidR="00454890" w:rsidRPr="0025524E">
              <w:rPr>
                <w:rStyle w:val="Hyperlink"/>
                <w:b/>
                <w:bCs/>
                <w:noProof/>
              </w:rPr>
              <w:t>Organisational interoperability</w:t>
            </w:r>
            <w:r w:rsidR="00454890">
              <w:rPr>
                <w:noProof/>
                <w:webHidden/>
              </w:rPr>
              <w:tab/>
            </w:r>
            <w:r w:rsidR="00454890">
              <w:rPr>
                <w:noProof/>
                <w:webHidden/>
              </w:rPr>
              <w:fldChar w:fldCharType="begin"/>
            </w:r>
            <w:r w:rsidR="00454890">
              <w:rPr>
                <w:noProof/>
                <w:webHidden/>
              </w:rPr>
              <w:instrText xml:space="preserve"> PAGEREF _Toc106170305 \h </w:instrText>
            </w:r>
            <w:r w:rsidR="00454890">
              <w:rPr>
                <w:noProof/>
                <w:webHidden/>
              </w:rPr>
            </w:r>
            <w:r w:rsidR="00454890">
              <w:rPr>
                <w:noProof/>
                <w:webHidden/>
              </w:rPr>
              <w:fldChar w:fldCharType="separate"/>
            </w:r>
            <w:r w:rsidR="00454890">
              <w:rPr>
                <w:noProof/>
                <w:webHidden/>
              </w:rPr>
              <w:t>5</w:t>
            </w:r>
            <w:r w:rsidR="00454890">
              <w:rPr>
                <w:noProof/>
                <w:webHidden/>
              </w:rPr>
              <w:fldChar w:fldCharType="end"/>
            </w:r>
          </w:hyperlink>
        </w:p>
        <w:p w14:paraId="394F0BE5" w14:textId="0EA1DA6D" w:rsidR="00454890" w:rsidRDefault="00000000" w:rsidP="0045489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6170306" w:history="1">
            <w:r w:rsidR="00454890" w:rsidRPr="0025524E">
              <w:rPr>
                <w:rStyle w:val="Hyperlink"/>
                <w:b/>
                <w:bCs/>
                <w:noProof/>
              </w:rPr>
              <w:t>Facilitating interoperability using blockchain</w:t>
            </w:r>
            <w:r w:rsidR="00454890">
              <w:rPr>
                <w:noProof/>
                <w:webHidden/>
              </w:rPr>
              <w:tab/>
            </w:r>
            <w:r w:rsidR="00454890">
              <w:rPr>
                <w:noProof/>
                <w:webHidden/>
              </w:rPr>
              <w:fldChar w:fldCharType="begin"/>
            </w:r>
            <w:r w:rsidR="00454890">
              <w:rPr>
                <w:noProof/>
                <w:webHidden/>
              </w:rPr>
              <w:instrText xml:space="preserve"> PAGEREF _Toc106170306 \h </w:instrText>
            </w:r>
            <w:r w:rsidR="00454890">
              <w:rPr>
                <w:noProof/>
                <w:webHidden/>
              </w:rPr>
            </w:r>
            <w:r w:rsidR="00454890">
              <w:rPr>
                <w:noProof/>
                <w:webHidden/>
              </w:rPr>
              <w:fldChar w:fldCharType="separate"/>
            </w:r>
            <w:r w:rsidR="00454890">
              <w:rPr>
                <w:noProof/>
                <w:webHidden/>
              </w:rPr>
              <w:t>5</w:t>
            </w:r>
            <w:r w:rsidR="00454890">
              <w:rPr>
                <w:noProof/>
                <w:webHidden/>
              </w:rPr>
              <w:fldChar w:fldCharType="end"/>
            </w:r>
          </w:hyperlink>
        </w:p>
        <w:p w14:paraId="288835DF" w14:textId="252F582E" w:rsidR="00454890" w:rsidRDefault="00000000" w:rsidP="0045489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6170307" w:history="1">
            <w:r w:rsidR="00454890" w:rsidRPr="0025524E">
              <w:rPr>
                <w:rStyle w:val="Hyperlink"/>
                <w:b/>
                <w:bCs/>
                <w:noProof/>
              </w:rPr>
              <w:t>Blockchain technology in banking organisations</w:t>
            </w:r>
            <w:r w:rsidR="00454890">
              <w:rPr>
                <w:noProof/>
                <w:webHidden/>
              </w:rPr>
              <w:tab/>
            </w:r>
            <w:r w:rsidR="00454890">
              <w:rPr>
                <w:noProof/>
                <w:webHidden/>
              </w:rPr>
              <w:fldChar w:fldCharType="begin"/>
            </w:r>
            <w:r w:rsidR="00454890">
              <w:rPr>
                <w:noProof/>
                <w:webHidden/>
              </w:rPr>
              <w:instrText xml:space="preserve"> PAGEREF _Toc106170307 \h </w:instrText>
            </w:r>
            <w:r w:rsidR="00454890">
              <w:rPr>
                <w:noProof/>
                <w:webHidden/>
              </w:rPr>
            </w:r>
            <w:r w:rsidR="00454890">
              <w:rPr>
                <w:noProof/>
                <w:webHidden/>
              </w:rPr>
              <w:fldChar w:fldCharType="separate"/>
            </w:r>
            <w:r w:rsidR="00454890">
              <w:rPr>
                <w:noProof/>
                <w:webHidden/>
              </w:rPr>
              <w:t>5</w:t>
            </w:r>
            <w:r w:rsidR="00454890">
              <w:rPr>
                <w:noProof/>
                <w:webHidden/>
              </w:rPr>
              <w:fldChar w:fldCharType="end"/>
            </w:r>
          </w:hyperlink>
        </w:p>
        <w:p w14:paraId="0C877226" w14:textId="45D82643" w:rsidR="00454890" w:rsidRDefault="00000000" w:rsidP="00454890">
          <w:pPr>
            <w:pStyle w:val="TOC3"/>
            <w:tabs>
              <w:tab w:val="right" w:leader="dot" w:pos="9060"/>
            </w:tabs>
            <w:spacing w:line="480" w:lineRule="auto"/>
            <w:rPr>
              <w:rFonts w:asciiTheme="minorHAnsi" w:eastAsiaTheme="minorEastAsia" w:hAnsiTheme="minorHAnsi" w:cstheme="minorBidi"/>
              <w:noProof/>
              <w:sz w:val="22"/>
              <w:szCs w:val="22"/>
              <w:lang w:eastAsia="en-GB"/>
            </w:rPr>
          </w:pPr>
          <w:hyperlink w:anchor="_Toc106170308" w:history="1">
            <w:r w:rsidR="00454890" w:rsidRPr="0025524E">
              <w:rPr>
                <w:rStyle w:val="Hyperlink"/>
                <w:b/>
                <w:bCs/>
                <w:noProof/>
              </w:rPr>
              <w:t>Blockchain data storage and retrieval</w:t>
            </w:r>
            <w:r w:rsidR="00454890">
              <w:rPr>
                <w:noProof/>
                <w:webHidden/>
              </w:rPr>
              <w:tab/>
            </w:r>
            <w:r w:rsidR="00454890">
              <w:rPr>
                <w:noProof/>
                <w:webHidden/>
              </w:rPr>
              <w:fldChar w:fldCharType="begin"/>
            </w:r>
            <w:r w:rsidR="00454890">
              <w:rPr>
                <w:noProof/>
                <w:webHidden/>
              </w:rPr>
              <w:instrText xml:space="preserve"> PAGEREF _Toc106170308 \h </w:instrText>
            </w:r>
            <w:r w:rsidR="00454890">
              <w:rPr>
                <w:noProof/>
                <w:webHidden/>
              </w:rPr>
            </w:r>
            <w:r w:rsidR="00454890">
              <w:rPr>
                <w:noProof/>
                <w:webHidden/>
              </w:rPr>
              <w:fldChar w:fldCharType="separate"/>
            </w:r>
            <w:r w:rsidR="00454890">
              <w:rPr>
                <w:noProof/>
                <w:webHidden/>
              </w:rPr>
              <w:t>5</w:t>
            </w:r>
            <w:r w:rsidR="00454890">
              <w:rPr>
                <w:noProof/>
                <w:webHidden/>
              </w:rPr>
              <w:fldChar w:fldCharType="end"/>
            </w:r>
          </w:hyperlink>
        </w:p>
        <w:p w14:paraId="4332CFE1" w14:textId="1AE8AA76" w:rsidR="00454890" w:rsidRDefault="0000000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09" w:history="1">
            <w:r w:rsidR="00454890" w:rsidRPr="0025524E">
              <w:rPr>
                <w:rStyle w:val="Hyperlink"/>
                <w:b/>
                <w:bCs/>
                <w:noProof/>
              </w:rPr>
              <w:t>Methodology</w:t>
            </w:r>
            <w:r w:rsidR="00454890">
              <w:rPr>
                <w:noProof/>
                <w:webHidden/>
              </w:rPr>
              <w:tab/>
            </w:r>
            <w:r w:rsidR="00454890">
              <w:rPr>
                <w:noProof/>
                <w:webHidden/>
              </w:rPr>
              <w:fldChar w:fldCharType="begin"/>
            </w:r>
            <w:r w:rsidR="00454890">
              <w:rPr>
                <w:noProof/>
                <w:webHidden/>
              </w:rPr>
              <w:instrText xml:space="preserve"> PAGEREF _Toc106170309 \h </w:instrText>
            </w:r>
            <w:r w:rsidR="00454890">
              <w:rPr>
                <w:noProof/>
                <w:webHidden/>
              </w:rPr>
            </w:r>
            <w:r w:rsidR="00454890">
              <w:rPr>
                <w:noProof/>
                <w:webHidden/>
              </w:rPr>
              <w:fldChar w:fldCharType="separate"/>
            </w:r>
            <w:r w:rsidR="00454890">
              <w:rPr>
                <w:noProof/>
                <w:webHidden/>
              </w:rPr>
              <w:t>5</w:t>
            </w:r>
            <w:r w:rsidR="00454890">
              <w:rPr>
                <w:noProof/>
                <w:webHidden/>
              </w:rPr>
              <w:fldChar w:fldCharType="end"/>
            </w:r>
          </w:hyperlink>
        </w:p>
        <w:p w14:paraId="0F5DCDCC" w14:textId="76007739" w:rsidR="00454890" w:rsidRDefault="0000000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10" w:history="1">
            <w:r w:rsidR="00454890" w:rsidRPr="0025524E">
              <w:rPr>
                <w:rStyle w:val="Hyperlink"/>
                <w:b/>
                <w:bCs/>
                <w:noProof/>
              </w:rPr>
              <w:t>Key Literature</w:t>
            </w:r>
            <w:r w:rsidR="00454890">
              <w:rPr>
                <w:noProof/>
                <w:webHidden/>
              </w:rPr>
              <w:tab/>
            </w:r>
            <w:r w:rsidR="00454890">
              <w:rPr>
                <w:noProof/>
                <w:webHidden/>
              </w:rPr>
              <w:fldChar w:fldCharType="begin"/>
            </w:r>
            <w:r w:rsidR="00454890">
              <w:rPr>
                <w:noProof/>
                <w:webHidden/>
              </w:rPr>
              <w:instrText xml:space="preserve"> PAGEREF _Toc106170310 \h </w:instrText>
            </w:r>
            <w:r w:rsidR="00454890">
              <w:rPr>
                <w:noProof/>
                <w:webHidden/>
              </w:rPr>
            </w:r>
            <w:r w:rsidR="00454890">
              <w:rPr>
                <w:noProof/>
                <w:webHidden/>
              </w:rPr>
              <w:fldChar w:fldCharType="separate"/>
            </w:r>
            <w:r w:rsidR="00454890">
              <w:rPr>
                <w:noProof/>
                <w:webHidden/>
              </w:rPr>
              <w:t>6</w:t>
            </w:r>
            <w:r w:rsidR="00454890">
              <w:rPr>
                <w:noProof/>
                <w:webHidden/>
              </w:rPr>
              <w:fldChar w:fldCharType="end"/>
            </w:r>
          </w:hyperlink>
        </w:p>
        <w:p w14:paraId="1CACC388" w14:textId="07A72814" w:rsidR="00454890" w:rsidRDefault="0000000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11" w:history="1">
            <w:r w:rsidR="00454890" w:rsidRPr="0025524E">
              <w:rPr>
                <w:rStyle w:val="Hyperlink"/>
                <w:b/>
                <w:bCs/>
                <w:noProof/>
              </w:rPr>
              <w:t>Human Participants</w:t>
            </w:r>
            <w:r w:rsidR="00454890">
              <w:rPr>
                <w:noProof/>
                <w:webHidden/>
              </w:rPr>
              <w:tab/>
            </w:r>
            <w:r w:rsidR="00454890">
              <w:rPr>
                <w:noProof/>
                <w:webHidden/>
              </w:rPr>
              <w:fldChar w:fldCharType="begin"/>
            </w:r>
            <w:r w:rsidR="00454890">
              <w:rPr>
                <w:noProof/>
                <w:webHidden/>
              </w:rPr>
              <w:instrText xml:space="preserve"> PAGEREF _Toc106170311 \h </w:instrText>
            </w:r>
            <w:r w:rsidR="00454890">
              <w:rPr>
                <w:noProof/>
                <w:webHidden/>
              </w:rPr>
            </w:r>
            <w:r w:rsidR="00454890">
              <w:rPr>
                <w:noProof/>
                <w:webHidden/>
              </w:rPr>
              <w:fldChar w:fldCharType="separate"/>
            </w:r>
            <w:r w:rsidR="00454890">
              <w:rPr>
                <w:noProof/>
                <w:webHidden/>
              </w:rPr>
              <w:t>8</w:t>
            </w:r>
            <w:r w:rsidR="00454890">
              <w:rPr>
                <w:noProof/>
                <w:webHidden/>
              </w:rPr>
              <w:fldChar w:fldCharType="end"/>
            </w:r>
          </w:hyperlink>
        </w:p>
        <w:p w14:paraId="2AD609A1" w14:textId="2EE7BA81" w:rsidR="00454890" w:rsidRDefault="0000000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12" w:history="1">
            <w:r w:rsidR="00454890" w:rsidRPr="0025524E">
              <w:rPr>
                <w:rStyle w:val="Hyperlink"/>
                <w:b/>
                <w:bCs/>
                <w:noProof/>
              </w:rPr>
              <w:t>Timeline</w:t>
            </w:r>
            <w:r w:rsidR="00454890">
              <w:rPr>
                <w:noProof/>
                <w:webHidden/>
              </w:rPr>
              <w:tab/>
            </w:r>
            <w:r w:rsidR="00454890">
              <w:rPr>
                <w:noProof/>
                <w:webHidden/>
              </w:rPr>
              <w:fldChar w:fldCharType="begin"/>
            </w:r>
            <w:r w:rsidR="00454890">
              <w:rPr>
                <w:noProof/>
                <w:webHidden/>
              </w:rPr>
              <w:instrText xml:space="preserve"> PAGEREF _Toc106170312 \h </w:instrText>
            </w:r>
            <w:r w:rsidR="00454890">
              <w:rPr>
                <w:noProof/>
                <w:webHidden/>
              </w:rPr>
            </w:r>
            <w:r w:rsidR="00454890">
              <w:rPr>
                <w:noProof/>
                <w:webHidden/>
              </w:rPr>
              <w:fldChar w:fldCharType="separate"/>
            </w:r>
            <w:r w:rsidR="00454890">
              <w:rPr>
                <w:noProof/>
                <w:webHidden/>
              </w:rPr>
              <w:t>9</w:t>
            </w:r>
            <w:r w:rsidR="00454890">
              <w:rPr>
                <w:noProof/>
                <w:webHidden/>
              </w:rPr>
              <w:fldChar w:fldCharType="end"/>
            </w:r>
          </w:hyperlink>
        </w:p>
        <w:p w14:paraId="703C3B6E" w14:textId="329F195F" w:rsidR="00454890" w:rsidRDefault="00000000" w:rsidP="0045489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6170313" w:history="1">
            <w:r w:rsidR="00454890" w:rsidRPr="0025524E">
              <w:rPr>
                <w:rStyle w:val="Hyperlink"/>
                <w:b/>
                <w:bCs/>
                <w:noProof/>
              </w:rPr>
              <w:t>Section 2: Ethical Approval</w:t>
            </w:r>
            <w:r w:rsidR="00454890">
              <w:rPr>
                <w:noProof/>
                <w:webHidden/>
              </w:rPr>
              <w:tab/>
            </w:r>
            <w:r w:rsidR="00454890">
              <w:rPr>
                <w:noProof/>
                <w:webHidden/>
              </w:rPr>
              <w:fldChar w:fldCharType="begin"/>
            </w:r>
            <w:r w:rsidR="00454890">
              <w:rPr>
                <w:noProof/>
                <w:webHidden/>
              </w:rPr>
              <w:instrText xml:space="preserve"> PAGEREF _Toc106170313 \h </w:instrText>
            </w:r>
            <w:r w:rsidR="00454890">
              <w:rPr>
                <w:noProof/>
                <w:webHidden/>
              </w:rPr>
            </w:r>
            <w:r w:rsidR="00454890">
              <w:rPr>
                <w:noProof/>
                <w:webHidden/>
              </w:rPr>
              <w:fldChar w:fldCharType="separate"/>
            </w:r>
            <w:r w:rsidR="00454890">
              <w:rPr>
                <w:noProof/>
                <w:webHidden/>
              </w:rPr>
              <w:t>10</w:t>
            </w:r>
            <w:r w:rsidR="00454890">
              <w:rPr>
                <w:noProof/>
                <w:webHidden/>
              </w:rPr>
              <w:fldChar w:fldCharType="end"/>
            </w:r>
          </w:hyperlink>
        </w:p>
        <w:p w14:paraId="51C0D1E9" w14:textId="78DD7384" w:rsidR="00454890" w:rsidRDefault="0000000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14" w:history="1">
            <w:r w:rsidR="00454890" w:rsidRPr="0025524E">
              <w:rPr>
                <w:rStyle w:val="Hyperlink"/>
                <w:b/>
                <w:bCs/>
                <w:noProof/>
              </w:rPr>
              <w:t>Consent</w:t>
            </w:r>
            <w:r w:rsidR="00454890">
              <w:rPr>
                <w:noProof/>
                <w:webHidden/>
              </w:rPr>
              <w:tab/>
            </w:r>
            <w:r w:rsidR="00454890">
              <w:rPr>
                <w:noProof/>
                <w:webHidden/>
              </w:rPr>
              <w:fldChar w:fldCharType="begin"/>
            </w:r>
            <w:r w:rsidR="00454890">
              <w:rPr>
                <w:noProof/>
                <w:webHidden/>
              </w:rPr>
              <w:instrText xml:space="preserve"> PAGEREF _Toc106170314 \h </w:instrText>
            </w:r>
            <w:r w:rsidR="00454890">
              <w:rPr>
                <w:noProof/>
                <w:webHidden/>
              </w:rPr>
            </w:r>
            <w:r w:rsidR="00454890">
              <w:rPr>
                <w:noProof/>
                <w:webHidden/>
              </w:rPr>
              <w:fldChar w:fldCharType="separate"/>
            </w:r>
            <w:r w:rsidR="00454890">
              <w:rPr>
                <w:noProof/>
                <w:webHidden/>
              </w:rPr>
              <w:t>10</w:t>
            </w:r>
            <w:r w:rsidR="00454890">
              <w:rPr>
                <w:noProof/>
                <w:webHidden/>
              </w:rPr>
              <w:fldChar w:fldCharType="end"/>
            </w:r>
          </w:hyperlink>
        </w:p>
        <w:p w14:paraId="6D41C7A9" w14:textId="7B9ED5AB" w:rsidR="00454890" w:rsidRDefault="0000000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15" w:history="1">
            <w:r w:rsidR="00454890" w:rsidRPr="0025524E">
              <w:rPr>
                <w:rStyle w:val="Hyperlink"/>
                <w:b/>
                <w:bCs/>
                <w:noProof/>
              </w:rPr>
              <w:t>Right to Withdraw</w:t>
            </w:r>
            <w:r w:rsidR="00454890">
              <w:rPr>
                <w:noProof/>
                <w:webHidden/>
              </w:rPr>
              <w:tab/>
            </w:r>
            <w:r w:rsidR="00454890">
              <w:rPr>
                <w:noProof/>
                <w:webHidden/>
              </w:rPr>
              <w:fldChar w:fldCharType="begin"/>
            </w:r>
            <w:r w:rsidR="00454890">
              <w:rPr>
                <w:noProof/>
                <w:webHidden/>
              </w:rPr>
              <w:instrText xml:space="preserve"> PAGEREF _Toc106170315 \h </w:instrText>
            </w:r>
            <w:r w:rsidR="00454890">
              <w:rPr>
                <w:noProof/>
                <w:webHidden/>
              </w:rPr>
            </w:r>
            <w:r w:rsidR="00454890">
              <w:rPr>
                <w:noProof/>
                <w:webHidden/>
              </w:rPr>
              <w:fldChar w:fldCharType="separate"/>
            </w:r>
            <w:r w:rsidR="00454890">
              <w:rPr>
                <w:noProof/>
                <w:webHidden/>
              </w:rPr>
              <w:t>10</w:t>
            </w:r>
            <w:r w:rsidR="00454890">
              <w:rPr>
                <w:noProof/>
                <w:webHidden/>
              </w:rPr>
              <w:fldChar w:fldCharType="end"/>
            </w:r>
          </w:hyperlink>
        </w:p>
        <w:p w14:paraId="0F958D71" w14:textId="24E6B7D3" w:rsidR="00454890" w:rsidRDefault="0000000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16" w:history="1">
            <w:r w:rsidR="00454890" w:rsidRPr="0025524E">
              <w:rPr>
                <w:rStyle w:val="Hyperlink"/>
                <w:b/>
                <w:bCs/>
                <w:noProof/>
              </w:rPr>
              <w:t>Confidentiality</w:t>
            </w:r>
            <w:r w:rsidR="00454890">
              <w:rPr>
                <w:noProof/>
                <w:webHidden/>
              </w:rPr>
              <w:tab/>
            </w:r>
            <w:r w:rsidR="00454890">
              <w:rPr>
                <w:noProof/>
                <w:webHidden/>
              </w:rPr>
              <w:fldChar w:fldCharType="begin"/>
            </w:r>
            <w:r w:rsidR="00454890">
              <w:rPr>
                <w:noProof/>
                <w:webHidden/>
              </w:rPr>
              <w:instrText xml:space="preserve"> PAGEREF _Toc106170316 \h </w:instrText>
            </w:r>
            <w:r w:rsidR="00454890">
              <w:rPr>
                <w:noProof/>
                <w:webHidden/>
              </w:rPr>
            </w:r>
            <w:r w:rsidR="00454890">
              <w:rPr>
                <w:noProof/>
                <w:webHidden/>
              </w:rPr>
              <w:fldChar w:fldCharType="separate"/>
            </w:r>
            <w:r w:rsidR="00454890">
              <w:rPr>
                <w:noProof/>
                <w:webHidden/>
              </w:rPr>
              <w:t>11</w:t>
            </w:r>
            <w:r w:rsidR="00454890">
              <w:rPr>
                <w:noProof/>
                <w:webHidden/>
              </w:rPr>
              <w:fldChar w:fldCharType="end"/>
            </w:r>
          </w:hyperlink>
        </w:p>
        <w:p w14:paraId="775FE304" w14:textId="1FA15452" w:rsidR="00454890" w:rsidRDefault="0000000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17" w:history="1">
            <w:r w:rsidR="00454890" w:rsidRPr="0025524E">
              <w:rPr>
                <w:rStyle w:val="Hyperlink"/>
                <w:b/>
                <w:bCs/>
                <w:noProof/>
              </w:rPr>
              <w:t>Harm</w:t>
            </w:r>
            <w:r w:rsidR="00454890">
              <w:rPr>
                <w:noProof/>
                <w:webHidden/>
              </w:rPr>
              <w:tab/>
            </w:r>
            <w:r w:rsidR="00454890">
              <w:rPr>
                <w:noProof/>
                <w:webHidden/>
              </w:rPr>
              <w:fldChar w:fldCharType="begin"/>
            </w:r>
            <w:r w:rsidR="00454890">
              <w:rPr>
                <w:noProof/>
                <w:webHidden/>
              </w:rPr>
              <w:instrText xml:space="preserve"> PAGEREF _Toc106170317 \h </w:instrText>
            </w:r>
            <w:r w:rsidR="00454890">
              <w:rPr>
                <w:noProof/>
                <w:webHidden/>
              </w:rPr>
            </w:r>
            <w:r w:rsidR="00454890">
              <w:rPr>
                <w:noProof/>
                <w:webHidden/>
              </w:rPr>
              <w:fldChar w:fldCharType="separate"/>
            </w:r>
            <w:r w:rsidR="00454890">
              <w:rPr>
                <w:noProof/>
                <w:webHidden/>
              </w:rPr>
              <w:t>11</w:t>
            </w:r>
            <w:r w:rsidR="00454890">
              <w:rPr>
                <w:noProof/>
                <w:webHidden/>
              </w:rPr>
              <w:fldChar w:fldCharType="end"/>
            </w:r>
          </w:hyperlink>
        </w:p>
        <w:p w14:paraId="34950EC9" w14:textId="6B812380" w:rsidR="00454890" w:rsidRDefault="0000000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18" w:history="1">
            <w:r w:rsidR="00454890" w:rsidRPr="0025524E">
              <w:rPr>
                <w:rStyle w:val="Hyperlink"/>
                <w:b/>
                <w:bCs/>
                <w:noProof/>
              </w:rPr>
              <w:t>Data Access, Storage and Security</w:t>
            </w:r>
            <w:r w:rsidR="00454890">
              <w:rPr>
                <w:noProof/>
                <w:webHidden/>
              </w:rPr>
              <w:tab/>
            </w:r>
            <w:r w:rsidR="00454890">
              <w:rPr>
                <w:noProof/>
                <w:webHidden/>
              </w:rPr>
              <w:fldChar w:fldCharType="begin"/>
            </w:r>
            <w:r w:rsidR="00454890">
              <w:rPr>
                <w:noProof/>
                <w:webHidden/>
              </w:rPr>
              <w:instrText xml:space="preserve"> PAGEREF _Toc106170318 \h </w:instrText>
            </w:r>
            <w:r w:rsidR="00454890">
              <w:rPr>
                <w:noProof/>
                <w:webHidden/>
              </w:rPr>
            </w:r>
            <w:r w:rsidR="00454890">
              <w:rPr>
                <w:noProof/>
                <w:webHidden/>
              </w:rPr>
              <w:fldChar w:fldCharType="separate"/>
            </w:r>
            <w:r w:rsidR="00454890">
              <w:rPr>
                <w:noProof/>
                <w:webHidden/>
              </w:rPr>
              <w:t>11</w:t>
            </w:r>
            <w:r w:rsidR="00454890">
              <w:rPr>
                <w:noProof/>
                <w:webHidden/>
              </w:rPr>
              <w:fldChar w:fldCharType="end"/>
            </w:r>
          </w:hyperlink>
        </w:p>
        <w:p w14:paraId="5564F216" w14:textId="302A292A" w:rsidR="00454890" w:rsidRDefault="00000000" w:rsidP="0045489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6170319" w:history="1">
            <w:r w:rsidR="00454890" w:rsidRPr="0025524E">
              <w:rPr>
                <w:rStyle w:val="Hyperlink"/>
                <w:b/>
                <w:bCs/>
                <w:noProof/>
              </w:rPr>
              <w:t>Section 3: Risk Assessment</w:t>
            </w:r>
            <w:r w:rsidR="00454890">
              <w:rPr>
                <w:noProof/>
                <w:webHidden/>
              </w:rPr>
              <w:tab/>
            </w:r>
            <w:r w:rsidR="00454890">
              <w:rPr>
                <w:noProof/>
                <w:webHidden/>
              </w:rPr>
              <w:fldChar w:fldCharType="begin"/>
            </w:r>
            <w:r w:rsidR="00454890">
              <w:rPr>
                <w:noProof/>
                <w:webHidden/>
              </w:rPr>
              <w:instrText xml:space="preserve"> PAGEREF _Toc106170319 \h </w:instrText>
            </w:r>
            <w:r w:rsidR="00454890">
              <w:rPr>
                <w:noProof/>
                <w:webHidden/>
              </w:rPr>
            </w:r>
            <w:r w:rsidR="00454890">
              <w:rPr>
                <w:noProof/>
                <w:webHidden/>
              </w:rPr>
              <w:fldChar w:fldCharType="separate"/>
            </w:r>
            <w:r w:rsidR="00454890">
              <w:rPr>
                <w:noProof/>
                <w:webHidden/>
              </w:rPr>
              <w:t>12</w:t>
            </w:r>
            <w:r w:rsidR="00454890">
              <w:rPr>
                <w:noProof/>
                <w:webHidden/>
              </w:rPr>
              <w:fldChar w:fldCharType="end"/>
            </w:r>
          </w:hyperlink>
        </w:p>
        <w:p w14:paraId="1CA81142" w14:textId="4B4346C2" w:rsidR="00454890" w:rsidRDefault="00000000" w:rsidP="0045489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6170320" w:history="1">
            <w:r w:rsidR="00454890" w:rsidRPr="0025524E">
              <w:rPr>
                <w:rStyle w:val="Hyperlink"/>
                <w:b/>
                <w:bCs/>
                <w:noProof/>
              </w:rPr>
              <w:t>Section 4: Confirmation Statements</w:t>
            </w:r>
            <w:r w:rsidR="00454890">
              <w:rPr>
                <w:noProof/>
                <w:webHidden/>
              </w:rPr>
              <w:tab/>
            </w:r>
            <w:r w:rsidR="00454890">
              <w:rPr>
                <w:noProof/>
                <w:webHidden/>
              </w:rPr>
              <w:fldChar w:fldCharType="begin"/>
            </w:r>
            <w:r w:rsidR="00454890">
              <w:rPr>
                <w:noProof/>
                <w:webHidden/>
              </w:rPr>
              <w:instrText xml:space="preserve"> PAGEREF _Toc106170320 \h </w:instrText>
            </w:r>
            <w:r w:rsidR="00454890">
              <w:rPr>
                <w:noProof/>
                <w:webHidden/>
              </w:rPr>
            </w:r>
            <w:r w:rsidR="00454890">
              <w:rPr>
                <w:noProof/>
                <w:webHidden/>
              </w:rPr>
              <w:fldChar w:fldCharType="separate"/>
            </w:r>
            <w:r w:rsidR="00454890">
              <w:rPr>
                <w:noProof/>
                <w:webHidden/>
              </w:rPr>
              <w:t>16</w:t>
            </w:r>
            <w:r w:rsidR="00454890">
              <w:rPr>
                <w:noProof/>
                <w:webHidden/>
              </w:rPr>
              <w:fldChar w:fldCharType="end"/>
            </w:r>
          </w:hyperlink>
        </w:p>
        <w:p w14:paraId="76AACD97" w14:textId="7071BFE0" w:rsidR="00454890" w:rsidRDefault="00000000" w:rsidP="0045489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6170321" w:history="1">
            <w:r w:rsidR="00454890" w:rsidRPr="0025524E">
              <w:rPr>
                <w:rStyle w:val="Hyperlink"/>
                <w:b/>
                <w:bCs/>
                <w:noProof/>
              </w:rPr>
              <w:t>References</w:t>
            </w:r>
            <w:r w:rsidR="00454890">
              <w:rPr>
                <w:noProof/>
                <w:webHidden/>
              </w:rPr>
              <w:tab/>
            </w:r>
            <w:r w:rsidR="00454890">
              <w:rPr>
                <w:noProof/>
                <w:webHidden/>
              </w:rPr>
              <w:fldChar w:fldCharType="begin"/>
            </w:r>
            <w:r w:rsidR="00454890">
              <w:rPr>
                <w:noProof/>
                <w:webHidden/>
              </w:rPr>
              <w:instrText xml:space="preserve"> PAGEREF _Toc106170321 \h </w:instrText>
            </w:r>
            <w:r w:rsidR="00454890">
              <w:rPr>
                <w:noProof/>
                <w:webHidden/>
              </w:rPr>
            </w:r>
            <w:r w:rsidR="00454890">
              <w:rPr>
                <w:noProof/>
                <w:webHidden/>
              </w:rPr>
              <w:fldChar w:fldCharType="separate"/>
            </w:r>
            <w:r w:rsidR="00454890">
              <w:rPr>
                <w:noProof/>
                <w:webHidden/>
              </w:rPr>
              <w:t>16</w:t>
            </w:r>
            <w:r w:rsidR="00454890">
              <w:rPr>
                <w:noProof/>
                <w:webHidden/>
              </w:rPr>
              <w:fldChar w:fldCharType="end"/>
            </w:r>
          </w:hyperlink>
        </w:p>
        <w:p w14:paraId="119E180A" w14:textId="7A90E8FD" w:rsidR="00454890" w:rsidRDefault="00000000" w:rsidP="00454890">
          <w:pPr>
            <w:pStyle w:val="TOC1"/>
            <w:tabs>
              <w:tab w:val="right" w:leader="dot" w:pos="9060"/>
            </w:tabs>
            <w:spacing w:line="480" w:lineRule="auto"/>
            <w:rPr>
              <w:rFonts w:asciiTheme="minorHAnsi" w:eastAsiaTheme="minorEastAsia" w:hAnsiTheme="minorHAnsi" w:cstheme="minorBidi"/>
              <w:noProof/>
              <w:sz w:val="22"/>
              <w:szCs w:val="22"/>
              <w:lang w:eastAsia="en-GB"/>
            </w:rPr>
          </w:pPr>
          <w:hyperlink w:anchor="_Toc106170322" w:history="1">
            <w:r w:rsidR="00454890" w:rsidRPr="0025524E">
              <w:rPr>
                <w:rStyle w:val="Hyperlink"/>
                <w:b/>
                <w:bCs/>
                <w:noProof/>
              </w:rPr>
              <w:t>Appendices</w:t>
            </w:r>
            <w:r w:rsidR="00454890">
              <w:rPr>
                <w:noProof/>
                <w:webHidden/>
              </w:rPr>
              <w:tab/>
            </w:r>
            <w:r w:rsidR="00454890">
              <w:rPr>
                <w:noProof/>
                <w:webHidden/>
              </w:rPr>
              <w:fldChar w:fldCharType="begin"/>
            </w:r>
            <w:r w:rsidR="00454890">
              <w:rPr>
                <w:noProof/>
                <w:webHidden/>
              </w:rPr>
              <w:instrText xml:space="preserve"> PAGEREF _Toc106170322 \h </w:instrText>
            </w:r>
            <w:r w:rsidR="00454890">
              <w:rPr>
                <w:noProof/>
                <w:webHidden/>
              </w:rPr>
            </w:r>
            <w:r w:rsidR="00454890">
              <w:rPr>
                <w:noProof/>
                <w:webHidden/>
              </w:rPr>
              <w:fldChar w:fldCharType="separate"/>
            </w:r>
            <w:r w:rsidR="00454890">
              <w:rPr>
                <w:noProof/>
                <w:webHidden/>
              </w:rPr>
              <w:t>17</w:t>
            </w:r>
            <w:r w:rsidR="00454890">
              <w:rPr>
                <w:noProof/>
                <w:webHidden/>
              </w:rPr>
              <w:fldChar w:fldCharType="end"/>
            </w:r>
          </w:hyperlink>
        </w:p>
        <w:p w14:paraId="790CE69C" w14:textId="6706F603" w:rsidR="00454890" w:rsidRDefault="0000000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23" w:history="1">
            <w:r w:rsidR="00454890" w:rsidRPr="0025524E">
              <w:rPr>
                <w:rStyle w:val="Hyperlink"/>
                <w:b/>
                <w:bCs/>
                <w:noProof/>
              </w:rPr>
              <w:t>Appendix A: Participant Information Sheet</w:t>
            </w:r>
            <w:r w:rsidR="00454890">
              <w:rPr>
                <w:noProof/>
                <w:webHidden/>
              </w:rPr>
              <w:tab/>
            </w:r>
            <w:r w:rsidR="00454890">
              <w:rPr>
                <w:noProof/>
                <w:webHidden/>
              </w:rPr>
              <w:fldChar w:fldCharType="begin"/>
            </w:r>
            <w:r w:rsidR="00454890">
              <w:rPr>
                <w:noProof/>
                <w:webHidden/>
              </w:rPr>
              <w:instrText xml:space="preserve"> PAGEREF _Toc106170323 \h </w:instrText>
            </w:r>
            <w:r w:rsidR="00454890">
              <w:rPr>
                <w:noProof/>
                <w:webHidden/>
              </w:rPr>
            </w:r>
            <w:r w:rsidR="00454890">
              <w:rPr>
                <w:noProof/>
                <w:webHidden/>
              </w:rPr>
              <w:fldChar w:fldCharType="separate"/>
            </w:r>
            <w:r w:rsidR="00454890">
              <w:rPr>
                <w:noProof/>
                <w:webHidden/>
              </w:rPr>
              <w:t>17</w:t>
            </w:r>
            <w:r w:rsidR="00454890">
              <w:rPr>
                <w:noProof/>
                <w:webHidden/>
              </w:rPr>
              <w:fldChar w:fldCharType="end"/>
            </w:r>
          </w:hyperlink>
        </w:p>
        <w:p w14:paraId="7EF7EA9A" w14:textId="1B113058" w:rsidR="00454890" w:rsidRDefault="00000000" w:rsidP="00454890">
          <w:pPr>
            <w:pStyle w:val="TOC2"/>
            <w:tabs>
              <w:tab w:val="right" w:leader="dot" w:pos="9060"/>
            </w:tabs>
            <w:spacing w:line="480" w:lineRule="auto"/>
            <w:rPr>
              <w:rFonts w:asciiTheme="minorHAnsi" w:eastAsiaTheme="minorEastAsia" w:hAnsiTheme="minorHAnsi" w:cstheme="minorBidi"/>
              <w:noProof/>
              <w:sz w:val="22"/>
              <w:szCs w:val="22"/>
              <w:lang w:eastAsia="en-GB"/>
            </w:rPr>
          </w:pPr>
          <w:hyperlink w:anchor="_Toc106170324" w:history="1">
            <w:r w:rsidR="00454890" w:rsidRPr="0025524E">
              <w:rPr>
                <w:rStyle w:val="Hyperlink"/>
                <w:b/>
                <w:bCs/>
                <w:noProof/>
              </w:rPr>
              <w:t>Appendix B: Participant Consent Form</w:t>
            </w:r>
            <w:r w:rsidR="00454890">
              <w:rPr>
                <w:noProof/>
                <w:webHidden/>
              </w:rPr>
              <w:tab/>
            </w:r>
            <w:r w:rsidR="00454890">
              <w:rPr>
                <w:noProof/>
                <w:webHidden/>
              </w:rPr>
              <w:fldChar w:fldCharType="begin"/>
            </w:r>
            <w:r w:rsidR="00454890">
              <w:rPr>
                <w:noProof/>
                <w:webHidden/>
              </w:rPr>
              <w:instrText xml:space="preserve"> PAGEREF _Toc106170324 \h </w:instrText>
            </w:r>
            <w:r w:rsidR="00454890">
              <w:rPr>
                <w:noProof/>
                <w:webHidden/>
              </w:rPr>
            </w:r>
            <w:r w:rsidR="00454890">
              <w:rPr>
                <w:noProof/>
                <w:webHidden/>
              </w:rPr>
              <w:fldChar w:fldCharType="separate"/>
            </w:r>
            <w:r w:rsidR="00454890">
              <w:rPr>
                <w:noProof/>
                <w:webHidden/>
              </w:rPr>
              <w:t>20</w:t>
            </w:r>
            <w:r w:rsidR="00454890">
              <w:rPr>
                <w:noProof/>
                <w:webHidden/>
              </w:rPr>
              <w:fldChar w:fldCharType="end"/>
            </w:r>
          </w:hyperlink>
        </w:p>
        <w:p w14:paraId="3A662BEB" w14:textId="07F00092" w:rsidR="001B43BA" w:rsidRPr="00905F84" w:rsidRDefault="00BD6946" w:rsidP="00454890">
          <w:pPr>
            <w:spacing w:line="480" w:lineRule="auto"/>
            <w:rPr>
              <w:b/>
              <w:bCs/>
              <w:noProof/>
            </w:rPr>
          </w:pPr>
          <w:r w:rsidRPr="00905F84">
            <w:rPr>
              <w:b/>
              <w:bCs/>
              <w:noProof/>
            </w:rPr>
            <w:fldChar w:fldCharType="end"/>
          </w:r>
        </w:p>
      </w:sdtContent>
    </w:sdt>
    <w:p w14:paraId="55CED5FB" w14:textId="77777777" w:rsidR="00307BE6" w:rsidRPr="00905F84" w:rsidRDefault="00307BE6" w:rsidP="00454890">
      <w:pPr>
        <w:spacing w:line="480" w:lineRule="auto"/>
        <w:rPr>
          <w:rFonts w:eastAsiaTheme="majorEastAsia"/>
          <w:b/>
          <w:bCs/>
          <w:sz w:val="32"/>
          <w:szCs w:val="32"/>
        </w:rPr>
      </w:pPr>
      <w:r w:rsidRPr="00905F84">
        <w:rPr>
          <w:b/>
          <w:bCs/>
        </w:rPr>
        <w:br w:type="page"/>
      </w:r>
    </w:p>
    <w:p w14:paraId="3989E293" w14:textId="445A4326" w:rsidR="00201C9D" w:rsidRPr="00905F84" w:rsidRDefault="003B6D26" w:rsidP="00454890">
      <w:pPr>
        <w:pStyle w:val="Heading1"/>
        <w:tabs>
          <w:tab w:val="left" w:pos="3408"/>
        </w:tabs>
        <w:spacing w:line="480" w:lineRule="auto"/>
        <w:rPr>
          <w:rFonts w:ascii="Times New Roman" w:hAnsi="Times New Roman" w:cs="Times New Roman"/>
          <w:b/>
          <w:bCs/>
          <w:color w:val="auto"/>
        </w:rPr>
      </w:pPr>
      <w:bookmarkStart w:id="2" w:name="_Toc106170296"/>
      <w:r w:rsidRPr="00905F84">
        <w:rPr>
          <w:rFonts w:ascii="Times New Roman" w:hAnsi="Times New Roman" w:cs="Times New Roman"/>
          <w:b/>
          <w:bCs/>
          <w:color w:val="auto"/>
        </w:rPr>
        <w:lastRenderedPageBreak/>
        <w:t>Section 1: Research Proposal</w:t>
      </w:r>
      <w:bookmarkEnd w:id="2"/>
      <w:r w:rsidR="005F5C54" w:rsidRPr="00905F84">
        <w:rPr>
          <w:rFonts w:ascii="Times New Roman" w:hAnsi="Times New Roman" w:cs="Times New Roman"/>
          <w:b/>
          <w:bCs/>
          <w:color w:val="auto"/>
        </w:rPr>
        <w:tab/>
      </w:r>
    </w:p>
    <w:p w14:paraId="4B33AA3A" w14:textId="7DFBF643" w:rsidR="005F5C54" w:rsidRPr="00905F84" w:rsidRDefault="005F5C54" w:rsidP="00454890">
      <w:pPr>
        <w:pStyle w:val="Heading2"/>
        <w:spacing w:line="480" w:lineRule="auto"/>
        <w:rPr>
          <w:rFonts w:ascii="Times New Roman" w:hAnsi="Times New Roman" w:cs="Times New Roman"/>
          <w:b/>
          <w:bCs/>
          <w:color w:val="auto"/>
        </w:rPr>
      </w:pPr>
      <w:bookmarkStart w:id="3" w:name="_Toc106170297"/>
      <w:r w:rsidRPr="00905F84">
        <w:rPr>
          <w:rFonts w:ascii="Times New Roman" w:hAnsi="Times New Roman" w:cs="Times New Roman"/>
          <w:b/>
          <w:bCs/>
          <w:color w:val="auto"/>
        </w:rPr>
        <w:t>Research Area</w:t>
      </w:r>
      <w:bookmarkEnd w:id="3"/>
    </w:p>
    <w:p w14:paraId="6BA6DD06" w14:textId="509F5201" w:rsidR="005163A4" w:rsidRPr="00905F84" w:rsidRDefault="0078238F" w:rsidP="00454890">
      <w:pPr>
        <w:spacing w:line="480" w:lineRule="auto"/>
      </w:pPr>
      <w:r w:rsidRPr="00905F84">
        <w:t>Blockchain technology.</w:t>
      </w:r>
    </w:p>
    <w:p w14:paraId="3BABB85B" w14:textId="2AD1F1EE" w:rsidR="00644F87" w:rsidRPr="00905F84" w:rsidRDefault="00644F87" w:rsidP="00454890">
      <w:pPr>
        <w:pStyle w:val="Heading2"/>
        <w:spacing w:line="480" w:lineRule="auto"/>
        <w:rPr>
          <w:rFonts w:ascii="Times New Roman" w:hAnsi="Times New Roman" w:cs="Times New Roman"/>
          <w:b/>
          <w:bCs/>
          <w:color w:val="auto"/>
        </w:rPr>
      </w:pPr>
      <w:bookmarkStart w:id="4" w:name="_Toc106170298"/>
      <w:r w:rsidRPr="00905F84">
        <w:rPr>
          <w:rFonts w:ascii="Times New Roman" w:hAnsi="Times New Roman" w:cs="Times New Roman"/>
          <w:b/>
          <w:bCs/>
          <w:color w:val="auto"/>
        </w:rPr>
        <w:t>Working Title</w:t>
      </w:r>
      <w:bookmarkEnd w:id="4"/>
    </w:p>
    <w:p w14:paraId="72D645C1" w14:textId="363FF10E" w:rsidR="00BF3089" w:rsidRPr="00905F84" w:rsidRDefault="00BF3089" w:rsidP="00454890">
      <w:pPr>
        <w:spacing w:line="480" w:lineRule="auto"/>
      </w:pPr>
      <w:r w:rsidRPr="00905F84">
        <w:t>A permissioned</w:t>
      </w:r>
      <w:r w:rsidR="00A922C2" w:rsidRPr="00905F84">
        <w:t xml:space="preserve"> </w:t>
      </w:r>
      <w:r w:rsidRPr="00905F84">
        <w:t xml:space="preserve">blockchain prototype </w:t>
      </w:r>
      <w:r w:rsidR="00E12856" w:rsidRPr="00905F84">
        <w:t>facilitating banking record interoperability.</w:t>
      </w:r>
    </w:p>
    <w:p w14:paraId="66F2F818" w14:textId="12F61192" w:rsidR="0078238F" w:rsidRPr="00905F84" w:rsidRDefault="00637275" w:rsidP="00454890">
      <w:pPr>
        <w:pStyle w:val="Heading2"/>
        <w:spacing w:line="480" w:lineRule="auto"/>
        <w:rPr>
          <w:rFonts w:ascii="Times New Roman" w:hAnsi="Times New Roman" w:cs="Times New Roman"/>
          <w:b/>
          <w:bCs/>
          <w:color w:val="auto"/>
        </w:rPr>
      </w:pPr>
      <w:bookmarkStart w:id="5" w:name="_Toc106170299"/>
      <w:r w:rsidRPr="00905F84">
        <w:rPr>
          <w:rFonts w:ascii="Times New Roman" w:hAnsi="Times New Roman" w:cs="Times New Roman"/>
          <w:b/>
          <w:bCs/>
          <w:color w:val="auto"/>
        </w:rPr>
        <w:t>Introduction</w:t>
      </w:r>
      <w:bookmarkEnd w:id="5"/>
    </w:p>
    <w:p w14:paraId="7ED7741A" w14:textId="15DF4527" w:rsidR="000D0F06" w:rsidRPr="00905F84" w:rsidRDefault="000B4216" w:rsidP="00454890">
      <w:pPr>
        <w:spacing w:line="480" w:lineRule="auto"/>
      </w:pPr>
      <w:r w:rsidRPr="00905F84">
        <w:t>Ba</w:t>
      </w:r>
      <w:r w:rsidR="00B6534D" w:rsidRPr="00905F84">
        <w:t>n</w:t>
      </w:r>
      <w:r w:rsidRPr="00905F84">
        <w:t xml:space="preserve">king organisations deal with </w:t>
      </w:r>
      <w:r w:rsidR="00EE17CA" w:rsidRPr="00905F84">
        <w:t>significant</w:t>
      </w:r>
      <w:r w:rsidRPr="00905F84">
        <w:t xml:space="preserve"> amounts of customer records used </w:t>
      </w:r>
      <w:r w:rsidR="003A6125" w:rsidRPr="00905F84">
        <w:t>by various departments such as insurance, personal lending and marketing</w:t>
      </w:r>
      <w:r w:rsidR="0083202A" w:rsidRPr="00905F84">
        <w:t xml:space="preserve"> </w:t>
      </w:r>
      <w:r w:rsidR="0083202A" w:rsidRPr="00905F84">
        <w:fldChar w:fldCharType="begin"/>
      </w:r>
      <w:r w:rsidR="007D3720" w:rsidRPr="00905F84">
        <w:instrText xml:space="preserve"> ADDIN ZOTERO_ITEM CSL_CITATION {"citationID":"OmNCrOZH","properties":{"formattedCitation":"(\\uc0\\u8216{}Blockchain in Banking - 15 Possible Use Cases\\uc0\\u8217{}, 2022)","plainCitation":"(‘Blockchain in Banking - 15 Possible Use Cases’, 2022)","dontUpdate":true,"noteIndex":0},"citationItems":[{"id":1013,"uris":["http://zotero.org/users/8416868/items/SK3GM6AQ"],"itemData":{"id":1013,"type":"post-weblog","container-title":"The Blockchain Forum","title":"Blockchain in Banking - 15 Possible Use Cases","URL":"https://www.linkedin.com/posts/theblockchainforum_blockchain-in-banking-activity-6928541204632477696-Qf1p/?utm_source=linkedin_share&amp;utm_medium=member_desktop_web","accessed":{"date-parts":[["2022",5,11]]},"issued":{"date-parts":[["2022"]]},"citation-key":""}}],"schema":"https://github.com/citation-style-language/schema/raw/master/csl-citation.json"} </w:instrText>
      </w:r>
      <w:r w:rsidR="0083202A" w:rsidRPr="00905F84">
        <w:fldChar w:fldCharType="separate"/>
      </w:r>
      <w:r w:rsidR="003D30F2" w:rsidRPr="00905F84">
        <w:t>(</w:t>
      </w:r>
      <w:r w:rsidR="004563AC" w:rsidRPr="00905F84">
        <w:t>'</w:t>
      </w:r>
      <w:r w:rsidR="003D30F2" w:rsidRPr="00905F84">
        <w:t>Blockchain in Banking - 15 Possible Use Cases</w:t>
      </w:r>
      <w:r w:rsidR="004563AC" w:rsidRPr="00905F84">
        <w:t>'</w:t>
      </w:r>
      <w:r w:rsidR="003D30F2" w:rsidRPr="00905F84">
        <w:t>, 2022)</w:t>
      </w:r>
      <w:r w:rsidR="0083202A" w:rsidRPr="00905F84">
        <w:fldChar w:fldCharType="end"/>
      </w:r>
      <w:r w:rsidR="00016C84" w:rsidRPr="00905F84">
        <w:t xml:space="preserve">. </w:t>
      </w:r>
      <w:r w:rsidR="00190B5C" w:rsidRPr="00905F84">
        <w:t xml:space="preserve">The organisations </w:t>
      </w:r>
      <w:r w:rsidR="00234387" w:rsidRPr="00905F84">
        <w:t>use</w:t>
      </w:r>
      <w:r w:rsidR="0015075F" w:rsidRPr="00905F84">
        <w:t xml:space="preserve"> customer information</w:t>
      </w:r>
      <w:r w:rsidR="00136CE2" w:rsidRPr="00905F84">
        <w:t xml:space="preserve"> to fulfil </w:t>
      </w:r>
      <w:r w:rsidR="0083202A" w:rsidRPr="00905F84">
        <w:t>multiple</w:t>
      </w:r>
      <w:r w:rsidR="00136CE2" w:rsidRPr="00905F84">
        <w:t xml:space="preserve"> processes</w:t>
      </w:r>
      <w:r w:rsidR="003D30F2" w:rsidRPr="00905F84">
        <w:t>,</w:t>
      </w:r>
      <w:r w:rsidR="00136CE2" w:rsidRPr="00905F84">
        <w:t xml:space="preserve"> such as processing insurance claims </w:t>
      </w:r>
      <w:r w:rsidR="007702C9" w:rsidRPr="00905F84">
        <w:t xml:space="preserve">or </w:t>
      </w:r>
      <w:r w:rsidR="00234387" w:rsidRPr="00905F84">
        <w:t>communicating with customers through various marketing campaigns</w:t>
      </w:r>
      <w:r w:rsidR="0032227C" w:rsidRPr="00905F84">
        <w:t xml:space="preserve"> </w:t>
      </w:r>
      <w:r w:rsidR="00054E65" w:rsidRPr="00905F84">
        <w:fldChar w:fldCharType="begin"/>
      </w:r>
      <w:r w:rsidR="007D3720" w:rsidRPr="00905F84">
        <w:instrText xml:space="preserve"> ADDIN ZOTERO_ITEM CSL_CITATION {"citationID":"YYuE2dcE","properties":{"formattedCitation":"(IBM, 2022)","plainCitation":"(IBM, 2022)","noteIndex":0},"citationItems":[{"id":1025,"uris":["http://zotero.org/users/8416868/items/6YEDWSZK"],"itemData":{"id":1025,"type":"document","title":"Blockchain: Emerging Use Cases  for Insurance","URL":"https://www.the-digital-insurer.com/wp-content/uploads/2019/02/1409-Blockchain-Emerging-Use-Cases-for-Insurance.pdf","author":[{"literal":"IBM"}],"accessed":{"date-parts":[["2022",5,11]]},"issued":{"date-parts":[["2022"]]},"citation-key":""}}],"schema":"https://github.com/citation-style-language/schema/raw/master/csl-citation.json"} </w:instrText>
      </w:r>
      <w:r w:rsidR="00054E65" w:rsidRPr="00905F84">
        <w:fldChar w:fldCharType="separate"/>
      </w:r>
      <w:r w:rsidR="00054E65" w:rsidRPr="00905F84">
        <w:t>(IBM, 2022)</w:t>
      </w:r>
      <w:r w:rsidR="00054E65" w:rsidRPr="00905F84">
        <w:fldChar w:fldCharType="end"/>
      </w:r>
      <w:r w:rsidR="00234387" w:rsidRPr="00905F84">
        <w:t>.</w:t>
      </w:r>
    </w:p>
    <w:p w14:paraId="0F51CA46" w14:textId="77777777" w:rsidR="00C018BD" w:rsidRPr="00905F84" w:rsidRDefault="00C018BD" w:rsidP="00454890">
      <w:pPr>
        <w:spacing w:line="480" w:lineRule="auto"/>
      </w:pPr>
    </w:p>
    <w:p w14:paraId="379ADBF7" w14:textId="12CD59B4" w:rsidR="00416E64" w:rsidRPr="00905F84" w:rsidRDefault="00BF7D44" w:rsidP="00454890">
      <w:pPr>
        <w:spacing w:line="480" w:lineRule="auto"/>
      </w:pPr>
      <w:r w:rsidRPr="00905F84">
        <w:t>Banking organisations use fragmented technologies to fulfil such function</w:t>
      </w:r>
      <w:r w:rsidR="002E26F8" w:rsidRPr="00905F84">
        <w:t xml:space="preserve">s </w:t>
      </w:r>
      <w:r w:rsidR="00777001" w:rsidRPr="00905F84">
        <w:t xml:space="preserve">where </w:t>
      </w:r>
      <w:r w:rsidR="007471AF" w:rsidRPr="00905F84">
        <w:t>data required to perform tasks is stored in databases that lack interoperability</w:t>
      </w:r>
      <w:r w:rsidR="0027332D" w:rsidRPr="00905F84">
        <w:t xml:space="preserve">. </w:t>
      </w:r>
      <w:r w:rsidR="008335C5" w:rsidRPr="00905F84">
        <w:t xml:space="preserve">For </w:t>
      </w:r>
      <w:r w:rsidR="00530728" w:rsidRPr="00905F84">
        <w:t xml:space="preserve">organisations to achieve interoperability, </w:t>
      </w:r>
      <w:r w:rsidR="006F75FC" w:rsidRPr="00905F84">
        <w:t xml:space="preserve">various challenges arise </w:t>
      </w:r>
      <w:r w:rsidR="00CF46B3" w:rsidRPr="00905F84">
        <w:t xml:space="preserve">from legacy systems interoperating with </w:t>
      </w:r>
      <w:r w:rsidR="007C44D2" w:rsidRPr="00905F84">
        <w:t>newly developed systems</w:t>
      </w:r>
      <w:r w:rsidR="00204BA5" w:rsidRPr="00905F84">
        <w:t xml:space="preserve"> </w:t>
      </w:r>
      <w:r w:rsidR="00204BA5" w:rsidRPr="00905F84">
        <w:fldChar w:fldCharType="begin"/>
      </w:r>
      <w:r w:rsidR="007D3720" w:rsidRPr="00905F84">
        <w:instrText xml:space="preserve"> ADDIN ZOTERO_ITEM CSL_CITATION {"citationID":"3xkSjoYV","properties":{"formattedCitation":"(European Commission. Directorate General for Informatics., 2017)","plainCitation":"(European Commission. Directorate General for Informatics., 2017)","noteIndex":0},"citationItems":[{"id":1023,"uris":["http://zotero.org/users/8416868/items/PK49DIPD"],"itemData":{"id":1023,"type":"book","event-place":"LU","language":"en","publisher":"Publications Office","publisher-place":"LU","source":"DOI.org (CSL JSON)","title":"New European interoperability framework: promoting seamless services and data flows for European public administrations.","title-short":"New European interoperability framework","URL":"https://data.europa.eu/doi/10.2799/78681","author":[{"literal":"European Commission. Directorate General for Informatics."}],"accessed":{"date-parts":[["2022",5,11]]},"issued":{"date-parts":[["2017"]]},"citation-key":""}}],"schema":"https://github.com/citation-style-language/schema/raw/master/csl-citation.json"} </w:instrText>
      </w:r>
      <w:r w:rsidR="00204BA5" w:rsidRPr="00905F84">
        <w:fldChar w:fldCharType="separate"/>
      </w:r>
      <w:r w:rsidR="00204BA5" w:rsidRPr="00905F84">
        <w:t>(European Commission. Directorate General for Informatics., 2017)</w:t>
      </w:r>
      <w:r w:rsidR="00204BA5" w:rsidRPr="00905F84">
        <w:fldChar w:fldCharType="end"/>
      </w:r>
      <w:r w:rsidR="006F75FC" w:rsidRPr="00905F84">
        <w:t xml:space="preserve">. </w:t>
      </w:r>
      <w:r w:rsidR="00EA6B87" w:rsidRPr="00905F84">
        <w:t xml:space="preserve">The </w:t>
      </w:r>
      <w:r w:rsidR="00EA6B87" w:rsidRPr="00905F84">
        <w:fldChar w:fldCharType="begin"/>
      </w:r>
      <w:r w:rsidR="007D3720" w:rsidRPr="00905F84">
        <w:instrText xml:space="preserve"> ADDIN ZOTERO_ITEM CSL_CITATION {"citationID":"aQr9iAlQ","properties":{"formattedCitation":"(\\uc0\\u8216{}IEEE Standard Computer Dictionary: A Compilation of IEEE Standard Computer Glossaries\\uc0\\u8217{}, 1991)","plainCitation":"(‘IEEE Standard Computer Dictionary: A Compilation of IEEE Standard Computer Glossaries’, 1991)","dontUpdate":true,"noteIndex":0},"citationItems":[{"id":1017,"uris":["http://zotero.org/users/8416868/items/SB4EMKBM"],"itemData":{"id":1017,"type":"article-journal","abstract":"Identifies terms currently in use in the computer field. Standard definitions for thoseterms are established. Compilation of IEEE Stds IEEE Std 1084, IEEE Std 610.2, IEEE Std 610.3, IEEE Std 610.4, IEEE Std 610.5 and IEEE Std 610.12","container-title":"IEEE Std 610","DOI":"10.1109/IEEESTD.1991.106963","note":"event: IEEE Std 610","page":"1-217","source":"IEEE Xplore","title":"IEEE Standard Computer Dictionary: A Compilation of IEEE Standard Computer Glossaries","title-short":"IEEE Standard Computer Dictionary","issued":{"date-parts":[["1991",1]]},"citation-key":""}}],"schema":"https://github.com/citation-style-language/schema/raw/master/csl-citation.json"} </w:instrText>
      </w:r>
      <w:r w:rsidR="00EA6B87" w:rsidRPr="00905F84">
        <w:fldChar w:fldCharType="separate"/>
      </w:r>
      <w:r w:rsidR="00EA6B87" w:rsidRPr="00905F84">
        <w:t>('IEEE Standard Computer Dictionary: A Compilation of IEEE Standard Computer Glossaries', 1991)</w:t>
      </w:r>
      <w:r w:rsidR="00EA6B87" w:rsidRPr="00905F84">
        <w:fldChar w:fldCharType="end"/>
      </w:r>
      <w:r w:rsidR="00EA6B87" w:rsidRPr="00905F84">
        <w:t xml:space="preserve"> outlines that interoperability is "The ability of two or more systems or components to exchange information and to use the information that has been exchanged." Furthermore, the </w:t>
      </w:r>
      <w:r w:rsidR="00EA6B87" w:rsidRPr="00905F84">
        <w:fldChar w:fldCharType="begin"/>
      </w:r>
      <w:r w:rsidR="007D3720" w:rsidRPr="00905F84">
        <w:instrText xml:space="preserve"> ADDIN ZOTERO_ITEM CSL_CITATION {"citationID":"riGPHfOU","properties":{"formattedCitation":"(European Commission. Directorate General for Informatics., 2017)","plainCitation":"(European Commission. Directorate General for Informatics., 2017)","noteIndex":0},"citationItems":[{"id":1023,"uris":["http://zotero.org/users/8416868/items/PK49DIPD"],"itemData":{"id":1023,"type":"book","event-place":"LU","language":"en","publisher":"Publications Office","publisher-place":"LU","source":"DOI.org (CSL JSON)","title":"New European interoperability framework: promoting seamless services and data flows for European public administrations.","title-short":"New European interoperability framework","URL":"https://data.europa.eu/doi/10.2799/78681","author":[{"literal":"European Commission. Directorate General for Informatics."}],"accessed":{"date-parts":[["2022",5,11]]},"issued":{"date-parts":[["2017"]]},"citation-key":""}}],"schema":"https://github.com/citation-style-language/schema/raw/master/csl-citation.json"} </w:instrText>
      </w:r>
      <w:r w:rsidR="00EA6B87" w:rsidRPr="00905F84">
        <w:fldChar w:fldCharType="separate"/>
      </w:r>
      <w:r w:rsidR="00EA6B87" w:rsidRPr="00905F84">
        <w:t>(European Commission. Directorate General for Informatics., 2017)</w:t>
      </w:r>
      <w:r w:rsidR="00EA6B87" w:rsidRPr="00905F84">
        <w:fldChar w:fldCharType="end"/>
      </w:r>
      <w:r w:rsidR="00EA6B87" w:rsidRPr="00905F84">
        <w:t xml:space="preserve"> outlines an interoperability framework for defining the various </w:t>
      </w:r>
      <w:r w:rsidR="001C124F" w:rsidRPr="00905F84">
        <w:t>interoperability layers. T</w:t>
      </w:r>
      <w:r w:rsidR="004968A9" w:rsidRPr="00905F84">
        <w:t xml:space="preserve">hey outline that technical interoperability </w:t>
      </w:r>
      <w:r w:rsidR="00B806F8" w:rsidRPr="00905F84">
        <w:t xml:space="preserve">includes </w:t>
      </w:r>
      <w:r w:rsidR="008F4C03" w:rsidRPr="00905F84">
        <w:t>"</w:t>
      </w:r>
      <w:r w:rsidR="008275CF" w:rsidRPr="00905F84">
        <w:t xml:space="preserve">applications and </w:t>
      </w:r>
      <w:r w:rsidR="001C124F" w:rsidRPr="00905F84">
        <w:t>infrastructures linking systems and services</w:t>
      </w:r>
      <w:r w:rsidR="008F4C03" w:rsidRPr="00905F84">
        <w:t>"</w:t>
      </w:r>
      <w:r w:rsidR="001C124F" w:rsidRPr="00905F84">
        <w:t>.</w:t>
      </w:r>
    </w:p>
    <w:p w14:paraId="01CDEEB3" w14:textId="77777777" w:rsidR="00C018BD" w:rsidRPr="00905F84" w:rsidRDefault="00C018BD" w:rsidP="00454890">
      <w:pPr>
        <w:spacing w:line="480" w:lineRule="auto"/>
      </w:pPr>
    </w:p>
    <w:p w14:paraId="36C7B4AF" w14:textId="7B894A8F" w:rsidR="00307BE6" w:rsidRPr="00905F84" w:rsidRDefault="00705316" w:rsidP="00454890">
      <w:pPr>
        <w:spacing w:line="480" w:lineRule="auto"/>
      </w:pPr>
      <w:r w:rsidRPr="00905F84">
        <w:t>A</w:t>
      </w:r>
      <w:r w:rsidR="00CE4355" w:rsidRPr="00905F84">
        <w:t>chieving interoperability mentioned previously has been an arduous task</w:t>
      </w:r>
      <w:r w:rsidR="0010587B" w:rsidRPr="00905F84">
        <w:t xml:space="preserve">. Organisations </w:t>
      </w:r>
      <w:r w:rsidR="0011695F" w:rsidRPr="00905F84">
        <w:t xml:space="preserve">typically </w:t>
      </w:r>
      <w:r w:rsidR="0010587B" w:rsidRPr="00905F84">
        <w:t>facilitate data exchange through complex data structures and use</w:t>
      </w:r>
      <w:r w:rsidR="00CE4355" w:rsidRPr="00905F84">
        <w:t xml:space="preserve"> APIs to </w:t>
      </w:r>
      <w:r w:rsidR="0010587B" w:rsidRPr="00905F84">
        <w:t>enabl</w:t>
      </w:r>
      <w:r w:rsidR="00CE4355" w:rsidRPr="00905F84">
        <w:t>e data interoperability for their legacy systems</w:t>
      </w:r>
      <w:r w:rsidR="004B69E7" w:rsidRPr="00905F84">
        <w:t>.</w:t>
      </w:r>
      <w:r w:rsidR="00A058D6" w:rsidRPr="00905F84">
        <w:t xml:space="preserve"> </w:t>
      </w:r>
      <w:r w:rsidRPr="00905F84">
        <w:t xml:space="preserve">In recent years we have seen the explosion of blockchain technology </w:t>
      </w:r>
      <w:r w:rsidR="00DE5F92" w:rsidRPr="00905F84">
        <w:t>and its applicability to</w:t>
      </w:r>
      <w:r w:rsidR="00F1563B" w:rsidRPr="00905F84">
        <w:t xml:space="preserve"> decentralised</w:t>
      </w:r>
      <w:r w:rsidR="00DE5F92" w:rsidRPr="00905F84">
        <w:t xml:space="preserve"> </w:t>
      </w:r>
      <w:r w:rsidR="00FB1BC0" w:rsidRPr="00905F84">
        <w:t>finance</w:t>
      </w:r>
      <w:r w:rsidR="00934D96" w:rsidRPr="00905F84">
        <w:t xml:space="preserve">, specifically </w:t>
      </w:r>
      <w:r w:rsidR="006F6286" w:rsidRPr="00905F84">
        <w:t>in</w:t>
      </w:r>
      <w:r w:rsidR="00934D96" w:rsidRPr="00905F84">
        <w:t xml:space="preserve"> cryptocurrencies</w:t>
      </w:r>
      <w:r w:rsidR="00826AFF" w:rsidRPr="00905F84">
        <w:t>.</w:t>
      </w:r>
      <w:r w:rsidR="0050390D" w:rsidRPr="00905F84">
        <w:t xml:space="preserve"> </w:t>
      </w:r>
      <w:r w:rsidR="00D91183" w:rsidRPr="00905F84">
        <w:t>Additionally</w:t>
      </w:r>
      <w:r w:rsidR="0050390D" w:rsidRPr="00905F84">
        <w:t>, as research and development around blockchain technology h</w:t>
      </w:r>
      <w:r w:rsidR="00D91183" w:rsidRPr="00905F84">
        <w:t>as</w:t>
      </w:r>
      <w:r w:rsidR="0050390D" w:rsidRPr="00905F84">
        <w:t xml:space="preserve"> </w:t>
      </w:r>
      <w:r w:rsidR="00EA1287" w:rsidRPr="00905F84">
        <w:t>continued, we have seen the emergence of alternative uses for blockchain technology</w:t>
      </w:r>
      <w:r w:rsidR="00823A73" w:rsidRPr="00905F84">
        <w:t>,</w:t>
      </w:r>
      <w:r w:rsidR="00EA1287" w:rsidRPr="00905F84">
        <w:t xml:space="preserve"> </w:t>
      </w:r>
      <w:r w:rsidR="00823A73" w:rsidRPr="00905F84">
        <w:t xml:space="preserve">such as facilitating data </w:t>
      </w:r>
      <w:r w:rsidR="00775A47" w:rsidRPr="00905F84">
        <w:t>integrity</w:t>
      </w:r>
      <w:r w:rsidR="00823A73" w:rsidRPr="00905F84">
        <w:t xml:space="preserve"> and immutabilit</w:t>
      </w:r>
      <w:r w:rsidR="00307BE6" w:rsidRPr="00905F84">
        <w:t>y</w:t>
      </w:r>
      <w:r w:rsidR="00CD0A13" w:rsidRPr="00905F84">
        <w:t xml:space="preserve"> in public service organisations</w:t>
      </w:r>
      <w:r w:rsidR="00775A47" w:rsidRPr="00905F84">
        <w:t xml:space="preserve"> </w:t>
      </w:r>
      <w:r w:rsidR="00775A47" w:rsidRPr="00905F84">
        <w:fldChar w:fldCharType="begin"/>
      </w:r>
      <w:r w:rsidR="007D3720" w:rsidRPr="00905F84">
        <w:instrText xml:space="preserve"> ADDIN ZOTERO_ITEM CSL_CITATION {"citationID":"a6GM2MQ1","properties":{"formattedCitation":"(Shahaab {\\i{}et al.}, 2021)","plainCitation":"(Shahaab et al., 2021)","noteIndex":0},"citationItems":[{"id":797,"uris":["http://zotero.org/users/8416868/items/FDHWR9DR"],"itemData":{"id":797,"type":"paper-conference","abstract":"Public service organisations (PSOs) have a need to collaborate with each other in order to provide a seamless user experience, mitigate fraud and increase operational efficiency at a reduced tax payer's cost. However, legacy systems built over decades using different technology stacks, make collaboration challenging and hinder efficiency. Distributed ledger technologies (DLTs) have been proposed as a trust and efficiency mechanism for several inter organisation collaborative tasks. They can reduce friction in operations and help achieve a more streamlined and unified public service infrastructure. However, most of the work are either based on theory or purely conceptual and lack implementation. In this paper, we elaborate on the design and implementation of a proof of concept (POC) of a blockchain based interoperability and data sharing system that allows PSOs to seamlessly collaborate and share information in real time. The POC is based on the Registration of Overseas Entities and Beneficial Owners (ROEBO) legislation in the UK and demonstrates interactions between Companies House UK and other PSOs in a hybrid blockchain setting.","container-title":"2021 IEEE International Conference on Blockchain (Blockchain)","DOI":"10.1109/Blockchain53845.2021.00047","event":"2021 IEEE International Conference on Blockchain (Blockchain)","page":"295-305","source":"IEEE Xplore","title":"A Hybrid Blockchain Implementation to Ensure Data Integrity and Interoperability for Public Service Organisations","author":[{"family":"Shahaab","given":"Ali"},{"family":"Khan","given":"Imtiaz"},{"family":"Maude","given":"Ross"},{"family":"Hewage","given":"Chaminda"}],"issued":{"date-parts":[["2021",12]]},"citation-key":""}}],"schema":"https://github.com/citation-style-language/schema/raw/master/csl-citation.json"} </w:instrText>
      </w:r>
      <w:r w:rsidR="00775A47" w:rsidRPr="00905F84">
        <w:fldChar w:fldCharType="separate"/>
      </w:r>
      <w:r w:rsidR="00775A47" w:rsidRPr="00905F84">
        <w:t xml:space="preserve">(Shahaab </w:t>
      </w:r>
      <w:r w:rsidR="00775A47" w:rsidRPr="00905F84">
        <w:rPr>
          <w:i/>
          <w:iCs/>
        </w:rPr>
        <w:t>et al.</w:t>
      </w:r>
      <w:r w:rsidR="00775A47" w:rsidRPr="00905F84">
        <w:t>, 2021)</w:t>
      </w:r>
      <w:r w:rsidR="00775A47" w:rsidRPr="00905F84">
        <w:fldChar w:fldCharType="end"/>
      </w:r>
      <w:r w:rsidR="00CD0A13" w:rsidRPr="00905F84">
        <w:t xml:space="preserve"> and </w:t>
      </w:r>
      <w:r w:rsidR="002A2363" w:rsidRPr="00905F84">
        <w:t xml:space="preserve">health record interoperability, as seen in research by </w:t>
      </w:r>
      <w:r w:rsidR="002A2363" w:rsidRPr="00905F84">
        <w:fldChar w:fldCharType="begin"/>
      </w:r>
      <w:r w:rsidR="007D3720" w:rsidRPr="00905F84">
        <w:instrText xml:space="preserve"> ADDIN ZOTERO_ITEM CSL_CITATION {"citationID":"ZiXx77pP","properties":{"formattedCitation":"(Jabbar {\\i{}et al.}, 2020)","plainCitation":"(Jabbar et al., 2020)","noteIndex":0},"citationItems":[{"id":989,"uris":["http://zotero.org/users/8416868/items/3ZETF2DK"],"itemData":{"id":989,"type":"paper-conference","abstract":"The Electronic Health Records (EHR) sharing system is the state of art for delivering healthcare. The tools within the system can predict outcomes during the patient's lifetime, monitor how effective are treatments, track therapies and detect human errors. For main industry stakeholders, the priority is to ensure integrity and interoperability across the care continuum. Achieving this priority is still challenging considering an enormous amount of EHR data, security issues, and heterogeneity of healthcare information systems. To overcome these challenges, this work proposes BiiMED: a Blockchain framework for Enhancing Data Interoperability and Integrity regarding EHR-sharing. The proposed solutions include an access management system allowing the exchange of EHRs between different medical providers and a decentralized Trusted Third Party Auditor (TTPA) for ensuring data integrity. This work establishes a foundation for further research on dynamic data interoperability and integrity verification in a fully decentralized environment.","container-title":"2020 IEEE International Conference on Informatics, IoT, and Enabling Technologies (ICIoT)","DOI":"10.1109/ICIoT48696.2020.9089570","event":"2020 IEEE International Conference on Informatics, IoT, and Enabling Technologies (ICIoT)","page":"310-317","source":"IEEE Xplore","title":"Blockchain technology for healthcare: Enhancing shared electronic health record interoperability and integrity","title-short":"Blockchain technology for healthcare","author":[{"family":"Jabbar","given":"Rateb"},{"family":"Fetais","given":"Noora"},{"family":"Krichen","given":"Moez"},{"family":"Barkaoui","given":"Kamel"}],"issued":{"date-parts":[["2020",2]]},"citation-key":""}}],"schema":"https://github.com/citation-style-language/schema/raw/master/csl-citation.json"} </w:instrText>
      </w:r>
      <w:r w:rsidR="002A2363" w:rsidRPr="00905F84">
        <w:fldChar w:fldCharType="separate"/>
      </w:r>
      <w:r w:rsidR="002A2363" w:rsidRPr="00905F84">
        <w:t xml:space="preserve">(Jabbar </w:t>
      </w:r>
      <w:r w:rsidR="002A2363" w:rsidRPr="00905F84">
        <w:rPr>
          <w:i/>
          <w:iCs/>
        </w:rPr>
        <w:t>et al.</w:t>
      </w:r>
      <w:r w:rsidR="002A2363" w:rsidRPr="00905F84">
        <w:t>, 2020)</w:t>
      </w:r>
      <w:r w:rsidR="002A2363" w:rsidRPr="00905F84">
        <w:fldChar w:fldCharType="end"/>
      </w:r>
      <w:r w:rsidR="00307BE6" w:rsidRPr="00905F84">
        <w:t>.</w:t>
      </w:r>
      <w:r w:rsidR="003472DA" w:rsidRPr="00905F84">
        <w:t xml:space="preserve"> These emerging </w:t>
      </w:r>
      <w:r w:rsidR="00C14197" w:rsidRPr="00905F84">
        <w:t>research areas propose exciting solutions to the legacy problems that have plagued systems that require secure</w:t>
      </w:r>
      <w:r w:rsidR="00DB547E" w:rsidRPr="00905F84">
        <w:t>,</w:t>
      </w:r>
      <w:r w:rsidR="00C14197" w:rsidRPr="00905F84">
        <w:t xml:space="preserve"> seamless data exchange that facilitates the</w:t>
      </w:r>
      <w:r w:rsidR="005C5101" w:rsidRPr="00905F84">
        <w:t xml:space="preserve"> </w:t>
      </w:r>
      <w:r w:rsidR="00C14197" w:rsidRPr="00905F84">
        <w:t>interoperation of legacy systems.</w:t>
      </w:r>
    </w:p>
    <w:p w14:paraId="06AD2F57" w14:textId="6BBC7305" w:rsidR="00FE79DA" w:rsidRPr="00905F84" w:rsidRDefault="003707AB" w:rsidP="00454890">
      <w:pPr>
        <w:pStyle w:val="Heading2"/>
        <w:spacing w:line="480" w:lineRule="auto"/>
        <w:rPr>
          <w:rFonts w:ascii="Times New Roman" w:hAnsi="Times New Roman" w:cs="Times New Roman"/>
          <w:b/>
          <w:bCs/>
          <w:color w:val="auto"/>
        </w:rPr>
      </w:pPr>
      <w:bookmarkStart w:id="6" w:name="_Toc106170300"/>
      <w:r w:rsidRPr="00905F84">
        <w:rPr>
          <w:rFonts w:ascii="Times New Roman" w:hAnsi="Times New Roman" w:cs="Times New Roman"/>
          <w:b/>
          <w:bCs/>
          <w:color w:val="auto"/>
        </w:rPr>
        <w:t>Aim of Project</w:t>
      </w:r>
      <w:bookmarkEnd w:id="6"/>
    </w:p>
    <w:p w14:paraId="0B1EADE3" w14:textId="5F4878D6" w:rsidR="009A0DF2" w:rsidRPr="00905F84" w:rsidRDefault="00637275" w:rsidP="00454890">
      <w:pPr>
        <w:spacing w:line="480" w:lineRule="auto"/>
      </w:pPr>
      <w:r w:rsidRPr="00905F84">
        <w:t>Th</w:t>
      </w:r>
      <w:r w:rsidR="001C124F" w:rsidRPr="00905F84">
        <w:t>is project aim</w:t>
      </w:r>
      <w:r w:rsidRPr="00905F84">
        <w:t>s to explore organisational data interoperability</w:t>
      </w:r>
      <w:r w:rsidR="006A1CA6" w:rsidRPr="00905F84">
        <w:t xml:space="preserve"> by</w:t>
      </w:r>
      <w:r w:rsidR="009A0DF2" w:rsidRPr="00905F84">
        <w:t xml:space="preserve"> develop</w:t>
      </w:r>
      <w:r w:rsidR="00AD467F" w:rsidRPr="00905F84">
        <w:t>ing</w:t>
      </w:r>
      <w:r w:rsidR="009A0DF2" w:rsidRPr="00905F84">
        <w:t xml:space="preserve"> a prototype blockchain application that facilitates </w:t>
      </w:r>
      <w:r w:rsidR="00AD467F" w:rsidRPr="00905F84">
        <w:t>data</w:t>
      </w:r>
      <w:r w:rsidR="009A0DF2" w:rsidRPr="00905F84">
        <w:t xml:space="preserve"> interoperability between departments within a banking organisation</w:t>
      </w:r>
      <w:r w:rsidR="00F115AC" w:rsidRPr="00905F84">
        <w:t xml:space="preserve">. </w:t>
      </w:r>
    </w:p>
    <w:p w14:paraId="3679AF22" w14:textId="77777777" w:rsidR="0008683D" w:rsidRPr="00905F84" w:rsidRDefault="0008683D" w:rsidP="00454890">
      <w:pPr>
        <w:pStyle w:val="Heading3"/>
        <w:spacing w:line="480" w:lineRule="auto"/>
        <w:rPr>
          <w:rFonts w:ascii="Times New Roman" w:hAnsi="Times New Roman" w:cs="Times New Roman"/>
          <w:b/>
          <w:bCs/>
          <w:color w:val="auto"/>
        </w:rPr>
      </w:pPr>
      <w:bookmarkStart w:id="7" w:name="_Toc106170301"/>
      <w:r w:rsidRPr="00905F84">
        <w:rPr>
          <w:rFonts w:ascii="Times New Roman" w:hAnsi="Times New Roman" w:cs="Times New Roman"/>
          <w:b/>
          <w:bCs/>
          <w:color w:val="auto"/>
        </w:rPr>
        <w:t>Research Questions</w:t>
      </w:r>
      <w:bookmarkEnd w:id="7"/>
    </w:p>
    <w:p w14:paraId="75408ABB" w14:textId="77777777" w:rsidR="0008683D" w:rsidRPr="00905F84" w:rsidRDefault="0008683D" w:rsidP="00454890">
      <w:pPr>
        <w:pStyle w:val="Heading4"/>
        <w:spacing w:line="480" w:lineRule="auto"/>
        <w:rPr>
          <w:rFonts w:ascii="Times New Roman" w:hAnsi="Times New Roman" w:cs="Times New Roman"/>
          <w:b/>
          <w:bCs/>
          <w:color w:val="auto"/>
        </w:rPr>
      </w:pPr>
      <w:r w:rsidRPr="00905F84">
        <w:rPr>
          <w:rFonts w:ascii="Times New Roman" w:hAnsi="Times New Roman" w:cs="Times New Roman"/>
          <w:b/>
          <w:bCs/>
          <w:color w:val="auto"/>
        </w:rPr>
        <w:t>Research Question 1</w:t>
      </w:r>
    </w:p>
    <w:p w14:paraId="6C908FD5" w14:textId="687D0688" w:rsidR="00DE35C0" w:rsidRPr="00905F84" w:rsidRDefault="0008683D" w:rsidP="00454890">
      <w:pPr>
        <w:spacing w:line="480" w:lineRule="auto"/>
      </w:pPr>
      <w:r w:rsidRPr="00905F84">
        <w:t>How can blockchain technology facilitate data interoperability in a banking organisation?</w:t>
      </w:r>
    </w:p>
    <w:p w14:paraId="61CA1F8F" w14:textId="3775C142" w:rsidR="0032569A" w:rsidRPr="00905F84" w:rsidRDefault="0032569A" w:rsidP="00454890">
      <w:pPr>
        <w:pStyle w:val="Heading2"/>
        <w:spacing w:line="480" w:lineRule="auto"/>
        <w:rPr>
          <w:rFonts w:ascii="Times New Roman" w:hAnsi="Times New Roman" w:cs="Times New Roman"/>
          <w:b/>
          <w:bCs/>
          <w:color w:val="auto"/>
        </w:rPr>
      </w:pPr>
      <w:bookmarkStart w:id="8" w:name="_Toc106170302"/>
      <w:r w:rsidRPr="00905F84">
        <w:rPr>
          <w:rFonts w:ascii="Times New Roman" w:hAnsi="Times New Roman" w:cs="Times New Roman"/>
          <w:b/>
          <w:bCs/>
          <w:color w:val="auto"/>
        </w:rPr>
        <w:t>Objectives</w:t>
      </w:r>
      <w:bookmarkEnd w:id="8"/>
    </w:p>
    <w:p w14:paraId="79B9D3DB" w14:textId="74659077" w:rsidR="004612EF" w:rsidRPr="00905F84" w:rsidRDefault="00BA20C0" w:rsidP="00454890">
      <w:pPr>
        <w:pStyle w:val="ListParagraph"/>
        <w:numPr>
          <w:ilvl w:val="0"/>
          <w:numId w:val="4"/>
        </w:numPr>
        <w:spacing w:line="480" w:lineRule="auto"/>
      </w:pPr>
      <w:r w:rsidRPr="00905F84">
        <w:t>Explore the definition of organisational data interoperability</w:t>
      </w:r>
      <w:r w:rsidR="009F4168" w:rsidRPr="00905F84">
        <w:t>.</w:t>
      </w:r>
    </w:p>
    <w:p w14:paraId="58C87F9A" w14:textId="693DB8C6" w:rsidR="00B3081E" w:rsidRPr="00905F84" w:rsidRDefault="00B3081E" w:rsidP="00454890">
      <w:pPr>
        <w:pStyle w:val="ListParagraph"/>
        <w:numPr>
          <w:ilvl w:val="0"/>
          <w:numId w:val="4"/>
        </w:numPr>
        <w:spacing w:line="480" w:lineRule="auto"/>
      </w:pPr>
      <w:r w:rsidRPr="00905F84">
        <w:t xml:space="preserve">Contrast the differences between </w:t>
      </w:r>
      <w:r w:rsidR="00DD534E" w:rsidRPr="00905F84">
        <w:t>organisational</w:t>
      </w:r>
      <w:r w:rsidRPr="00905F84">
        <w:t xml:space="preserve"> interoperability and blockchain interoperability.</w:t>
      </w:r>
    </w:p>
    <w:p w14:paraId="56B813C2" w14:textId="5CF7495C" w:rsidR="009F4168" w:rsidRPr="00905F84" w:rsidRDefault="00FB422F" w:rsidP="00454890">
      <w:pPr>
        <w:pStyle w:val="ListParagraph"/>
        <w:numPr>
          <w:ilvl w:val="0"/>
          <w:numId w:val="4"/>
        </w:numPr>
        <w:spacing w:line="480" w:lineRule="auto"/>
      </w:pPr>
      <w:r w:rsidRPr="00905F84">
        <w:t>Identify an ope</w:t>
      </w:r>
      <w:r w:rsidR="00165D28" w:rsidRPr="00905F84">
        <w:t>n-</w:t>
      </w:r>
      <w:r w:rsidRPr="00905F84">
        <w:t>source framework for developing blockchain applications.</w:t>
      </w:r>
    </w:p>
    <w:p w14:paraId="64C665CA" w14:textId="4A2035B2" w:rsidR="004C08B4" w:rsidRPr="00905F84" w:rsidRDefault="00B70067" w:rsidP="00454890">
      <w:pPr>
        <w:pStyle w:val="ListParagraph"/>
        <w:numPr>
          <w:ilvl w:val="0"/>
          <w:numId w:val="4"/>
        </w:numPr>
        <w:spacing w:line="480" w:lineRule="auto"/>
      </w:pPr>
      <w:r w:rsidRPr="00905F84">
        <w:lastRenderedPageBreak/>
        <w:t>Design and develop a permissioned blockchain network that facilitates</w:t>
      </w:r>
      <w:r w:rsidR="00DB7AC0" w:rsidRPr="00905F84">
        <w:t xml:space="preserve"> inter</w:t>
      </w:r>
      <w:r w:rsidR="00165D28" w:rsidRPr="00905F84">
        <w:t>-or</w:t>
      </w:r>
      <w:r w:rsidR="00DB7AC0" w:rsidRPr="00905F84">
        <w:t>ganisation</w:t>
      </w:r>
      <w:r w:rsidR="00165D28" w:rsidRPr="00905F84">
        <w:t>al</w:t>
      </w:r>
      <w:r w:rsidR="00DB7AC0" w:rsidRPr="00905F84">
        <w:t xml:space="preserve"> data </w:t>
      </w:r>
      <w:r w:rsidR="002D6A46" w:rsidRPr="00905F84">
        <w:t>sharing and organisational interoperability.</w:t>
      </w:r>
    </w:p>
    <w:p w14:paraId="6C01BCF6" w14:textId="793A10E9" w:rsidR="007E74CF" w:rsidRPr="00905F84" w:rsidRDefault="007E74CF" w:rsidP="00454890">
      <w:pPr>
        <w:pStyle w:val="ListParagraph"/>
        <w:numPr>
          <w:ilvl w:val="0"/>
          <w:numId w:val="4"/>
        </w:numPr>
        <w:spacing w:line="480" w:lineRule="auto"/>
      </w:pPr>
      <w:r w:rsidRPr="00905F84">
        <w:t xml:space="preserve">Evaluate whether the system </w:t>
      </w:r>
      <w:r w:rsidR="00DD534E" w:rsidRPr="00905F84">
        <w:t xml:space="preserve">meets </w:t>
      </w:r>
      <w:r w:rsidR="00C61C03" w:rsidRPr="00905F84">
        <w:t>a series of defined requirements.</w:t>
      </w:r>
    </w:p>
    <w:p w14:paraId="133FB682" w14:textId="506F624B" w:rsidR="00EE2260" w:rsidRPr="00905F84" w:rsidRDefault="00EE2260" w:rsidP="00454890">
      <w:pPr>
        <w:pStyle w:val="ListParagraph"/>
        <w:numPr>
          <w:ilvl w:val="0"/>
          <w:numId w:val="4"/>
        </w:numPr>
        <w:spacing w:line="480" w:lineRule="auto"/>
      </w:pPr>
      <w:r w:rsidRPr="00905F84">
        <w:t>I</w:t>
      </w:r>
      <w:r w:rsidR="00983252" w:rsidRPr="00905F84">
        <w:t>nterview actors from relevant industries and evaluate the</w:t>
      </w:r>
      <w:r w:rsidR="008F4C03" w:rsidRPr="00905F84">
        <w:t xml:space="preserve"> </w:t>
      </w:r>
      <w:r w:rsidR="000B57DA" w:rsidRPr="00905F84">
        <w:t>artefacts</w:t>
      </w:r>
      <w:r w:rsidR="00FB70A3" w:rsidRPr="00905F84">
        <w:t>’</w:t>
      </w:r>
      <w:r w:rsidR="000B57DA" w:rsidRPr="00905F84">
        <w:t xml:space="preserve"> requirements.</w:t>
      </w:r>
    </w:p>
    <w:p w14:paraId="3B4AF3B1" w14:textId="28DEA712" w:rsidR="00E20E5A" w:rsidRPr="00905F84" w:rsidRDefault="00E20E5A" w:rsidP="00454890">
      <w:pPr>
        <w:pStyle w:val="Heading2"/>
        <w:spacing w:line="480" w:lineRule="auto"/>
        <w:rPr>
          <w:rFonts w:ascii="Times New Roman" w:hAnsi="Times New Roman" w:cs="Times New Roman"/>
          <w:b/>
          <w:bCs/>
          <w:color w:val="auto"/>
        </w:rPr>
      </w:pPr>
      <w:bookmarkStart w:id="9" w:name="_Toc106170303"/>
      <w:r w:rsidRPr="00905F84">
        <w:rPr>
          <w:rFonts w:ascii="Times New Roman" w:hAnsi="Times New Roman" w:cs="Times New Roman"/>
          <w:b/>
          <w:bCs/>
          <w:color w:val="auto"/>
        </w:rPr>
        <w:t>Literature Review Outline</w:t>
      </w:r>
      <w:bookmarkEnd w:id="9"/>
    </w:p>
    <w:p w14:paraId="36077B69" w14:textId="02D09837" w:rsidR="00E20E5A" w:rsidRPr="00905F84" w:rsidRDefault="00544A51" w:rsidP="00454890">
      <w:pPr>
        <w:pStyle w:val="Heading3"/>
        <w:spacing w:line="480" w:lineRule="auto"/>
        <w:rPr>
          <w:rFonts w:ascii="Times New Roman" w:hAnsi="Times New Roman" w:cs="Times New Roman"/>
          <w:b/>
          <w:bCs/>
          <w:color w:val="auto"/>
        </w:rPr>
      </w:pPr>
      <w:bookmarkStart w:id="10" w:name="_Toc106170304"/>
      <w:r w:rsidRPr="00905F84">
        <w:rPr>
          <w:rFonts w:ascii="Times New Roman" w:hAnsi="Times New Roman" w:cs="Times New Roman"/>
          <w:b/>
          <w:bCs/>
          <w:color w:val="auto"/>
        </w:rPr>
        <w:t>Defining blo</w:t>
      </w:r>
      <w:r w:rsidR="000B57DA" w:rsidRPr="00905F84">
        <w:rPr>
          <w:rFonts w:ascii="Times New Roman" w:hAnsi="Times New Roman" w:cs="Times New Roman"/>
          <w:b/>
          <w:bCs/>
          <w:color w:val="auto"/>
        </w:rPr>
        <w:t>ck</w:t>
      </w:r>
      <w:r w:rsidRPr="00905F84">
        <w:rPr>
          <w:rFonts w:ascii="Times New Roman" w:hAnsi="Times New Roman" w:cs="Times New Roman"/>
          <w:b/>
          <w:bCs/>
          <w:color w:val="auto"/>
        </w:rPr>
        <w:t>chain technology</w:t>
      </w:r>
      <w:bookmarkEnd w:id="10"/>
    </w:p>
    <w:p w14:paraId="6BE9594D" w14:textId="4D3DBB4A" w:rsidR="0095553B" w:rsidRPr="00905F84" w:rsidRDefault="00335D18" w:rsidP="00454890">
      <w:pPr>
        <w:pStyle w:val="Heading3"/>
        <w:spacing w:line="480" w:lineRule="auto"/>
        <w:rPr>
          <w:rFonts w:ascii="Times New Roman" w:hAnsi="Times New Roman" w:cs="Times New Roman"/>
          <w:b/>
          <w:bCs/>
          <w:color w:val="auto"/>
        </w:rPr>
      </w:pPr>
      <w:bookmarkStart w:id="11" w:name="_Toc106170305"/>
      <w:r w:rsidRPr="00905F84">
        <w:rPr>
          <w:rFonts w:ascii="Times New Roman" w:hAnsi="Times New Roman" w:cs="Times New Roman"/>
          <w:b/>
          <w:bCs/>
          <w:color w:val="auto"/>
        </w:rPr>
        <w:t>Organisational interoperability</w:t>
      </w:r>
      <w:bookmarkEnd w:id="11"/>
    </w:p>
    <w:p w14:paraId="0B4A55E1" w14:textId="176C2EDB" w:rsidR="000D6A83" w:rsidRPr="00905F84" w:rsidRDefault="000D6A83" w:rsidP="00454890">
      <w:pPr>
        <w:pStyle w:val="Heading3"/>
        <w:spacing w:line="480" w:lineRule="auto"/>
        <w:rPr>
          <w:rFonts w:ascii="Times New Roman" w:hAnsi="Times New Roman" w:cs="Times New Roman"/>
          <w:b/>
          <w:bCs/>
          <w:color w:val="auto"/>
        </w:rPr>
      </w:pPr>
      <w:bookmarkStart w:id="12" w:name="_Toc106170306"/>
      <w:r w:rsidRPr="00905F84">
        <w:rPr>
          <w:rFonts w:ascii="Times New Roman" w:hAnsi="Times New Roman" w:cs="Times New Roman"/>
          <w:b/>
          <w:bCs/>
          <w:color w:val="auto"/>
        </w:rPr>
        <w:t>Facilitating interoperability using blockchain</w:t>
      </w:r>
      <w:bookmarkEnd w:id="12"/>
    </w:p>
    <w:p w14:paraId="06A0F02E" w14:textId="4AEA4DF4" w:rsidR="0030617C" w:rsidRPr="00905F84" w:rsidRDefault="0030617C" w:rsidP="00454890">
      <w:pPr>
        <w:pStyle w:val="Heading3"/>
        <w:spacing w:line="480" w:lineRule="auto"/>
        <w:rPr>
          <w:rFonts w:ascii="Times New Roman" w:hAnsi="Times New Roman" w:cs="Times New Roman"/>
          <w:b/>
          <w:bCs/>
          <w:color w:val="auto"/>
        </w:rPr>
      </w:pPr>
      <w:bookmarkStart w:id="13" w:name="_Toc106170307"/>
      <w:r w:rsidRPr="00905F84">
        <w:rPr>
          <w:rFonts w:ascii="Times New Roman" w:hAnsi="Times New Roman" w:cs="Times New Roman"/>
          <w:b/>
          <w:bCs/>
          <w:color w:val="auto"/>
        </w:rPr>
        <w:t>Blockchain technology in</w:t>
      </w:r>
      <w:r w:rsidR="00123771" w:rsidRPr="00905F84">
        <w:rPr>
          <w:rFonts w:ascii="Times New Roman" w:hAnsi="Times New Roman" w:cs="Times New Roman"/>
          <w:b/>
          <w:bCs/>
          <w:color w:val="auto"/>
        </w:rPr>
        <w:t xml:space="preserve"> banking organisations</w:t>
      </w:r>
      <w:bookmarkEnd w:id="13"/>
    </w:p>
    <w:p w14:paraId="3F35200B" w14:textId="7698EDD3" w:rsidR="00335D18" w:rsidRPr="00905F84" w:rsidRDefault="000F769E" w:rsidP="00454890">
      <w:pPr>
        <w:pStyle w:val="Heading3"/>
        <w:spacing w:line="480" w:lineRule="auto"/>
        <w:rPr>
          <w:rFonts w:ascii="Times New Roman" w:hAnsi="Times New Roman" w:cs="Times New Roman"/>
          <w:b/>
          <w:bCs/>
          <w:color w:val="auto"/>
        </w:rPr>
      </w:pPr>
      <w:bookmarkStart w:id="14" w:name="_Toc106170308"/>
      <w:r w:rsidRPr="00905F84">
        <w:rPr>
          <w:rFonts w:ascii="Times New Roman" w:hAnsi="Times New Roman" w:cs="Times New Roman"/>
          <w:b/>
          <w:bCs/>
          <w:color w:val="auto"/>
        </w:rPr>
        <w:t xml:space="preserve">Blockchain </w:t>
      </w:r>
      <w:r w:rsidR="00856B45" w:rsidRPr="00905F84">
        <w:rPr>
          <w:rFonts w:ascii="Times New Roman" w:hAnsi="Times New Roman" w:cs="Times New Roman"/>
          <w:b/>
          <w:bCs/>
          <w:color w:val="auto"/>
        </w:rPr>
        <w:t>data storage and retrieval</w:t>
      </w:r>
      <w:bookmarkEnd w:id="14"/>
    </w:p>
    <w:p w14:paraId="393C18E9" w14:textId="182327F4" w:rsidR="00C90B35" w:rsidRPr="00905F84" w:rsidRDefault="00C90B35" w:rsidP="00454890">
      <w:pPr>
        <w:pStyle w:val="Heading2"/>
        <w:spacing w:line="480" w:lineRule="auto"/>
        <w:rPr>
          <w:rFonts w:ascii="Times New Roman" w:hAnsi="Times New Roman" w:cs="Times New Roman"/>
          <w:b/>
          <w:bCs/>
          <w:color w:val="auto"/>
        </w:rPr>
      </w:pPr>
      <w:bookmarkStart w:id="15" w:name="_Toc106170309"/>
      <w:r w:rsidRPr="00905F84">
        <w:rPr>
          <w:rFonts w:ascii="Times New Roman" w:hAnsi="Times New Roman" w:cs="Times New Roman"/>
          <w:b/>
          <w:bCs/>
          <w:color w:val="auto"/>
        </w:rPr>
        <w:t>Methodology</w:t>
      </w:r>
      <w:bookmarkEnd w:id="15"/>
    </w:p>
    <w:p w14:paraId="69AE9686" w14:textId="6B72DEAC" w:rsidR="00421F69" w:rsidRPr="00905F84" w:rsidRDefault="00B42679" w:rsidP="00454890">
      <w:pPr>
        <w:spacing w:line="480" w:lineRule="auto"/>
      </w:pPr>
      <w:r w:rsidRPr="00905F84">
        <w:t xml:space="preserve">I </w:t>
      </w:r>
      <w:r w:rsidR="008840EA" w:rsidRPr="00905F84">
        <w:t xml:space="preserve">will </w:t>
      </w:r>
      <w:r w:rsidR="007D32C1" w:rsidRPr="00905F84">
        <w:t>use</w:t>
      </w:r>
      <w:r w:rsidR="008840EA" w:rsidRPr="00905F84">
        <w:t xml:space="preserve"> </w:t>
      </w:r>
      <w:r w:rsidRPr="00905F84">
        <w:t>the research design and methodology</w:t>
      </w:r>
      <w:r w:rsidR="00F572FB" w:rsidRPr="00905F84">
        <w:t xml:space="preserve"> </w:t>
      </w:r>
      <w:r w:rsidR="00122772" w:rsidRPr="00905F84">
        <w:t xml:space="preserve">Design Science Research (DSR). DSR </w:t>
      </w:r>
      <w:r w:rsidR="00F572FB" w:rsidRPr="00905F84">
        <w:t>is</w:t>
      </w:r>
      <w:r w:rsidR="00122772" w:rsidRPr="00905F84">
        <w:t xml:space="preserve"> traditionally used in the information system</w:t>
      </w:r>
      <w:r w:rsidRPr="00905F84">
        <w:t>s field</w:t>
      </w:r>
      <w:r w:rsidR="00F572FB" w:rsidRPr="00905F84">
        <w:t>,</w:t>
      </w:r>
      <w:r w:rsidRPr="00905F84">
        <w:t xml:space="preserve"> whe</w:t>
      </w:r>
      <w:r w:rsidR="00F572FB" w:rsidRPr="00905F84">
        <w:t>re</w:t>
      </w:r>
      <w:r w:rsidRPr="00905F84">
        <w:t xml:space="preserve"> an artefact is created </w:t>
      </w:r>
      <w:r w:rsidR="00611D10" w:rsidRPr="00905F84">
        <w:t>throughout the</w:t>
      </w:r>
      <w:r w:rsidRPr="00905F84">
        <w:t xml:space="preserve"> research</w:t>
      </w:r>
      <w:r w:rsidR="00F572FB" w:rsidRPr="00905F84">
        <w:t xml:space="preserve"> process</w:t>
      </w:r>
      <w:r w:rsidR="00D5524B" w:rsidRPr="00905F84">
        <w:t>.</w:t>
      </w:r>
      <w:r w:rsidR="00E7132E" w:rsidRPr="00905F84">
        <w:t xml:space="preserve"> </w:t>
      </w:r>
      <w:r w:rsidR="006A48B1" w:rsidRPr="00905F84">
        <w:fldChar w:fldCharType="begin"/>
      </w:r>
      <w:r w:rsidR="007D3720" w:rsidRPr="00905F84">
        <w:instrText xml:space="preserve"> ADDIN ZOTERO_ITEM CSL_CITATION {"citationID":"8LZhg38H","properties":{"formattedCitation":"(Hevner {\\i{}et al.}, 2004)","plainCitation":"(Hevner et al., 2004)","noteIndex":0},"citationItems":[{"id":1028,"uris":["http://zotero.org/users/8416868/items/M4W26Z6W"],"itemData":{"id":1028,"type":"article-journal","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container-title":"MIS Quarterly","DOI":"10.2307/25148625","ISSN":"0276-7783","issue":"1","note":"publisher: Management Information Systems Research Center, University of Minnesota","page":"75-105","source":"JSTOR","title":"Design Science in Information Systems Research","volume":"28","author":[{"family":"Hevner","given":"Alan R."},{"family":"March","given":"Salvatore T."},{"family":"Park","given":"Jinsoo"},{"family":"Ram","given":"Sudha"}],"issued":{"date-parts":[["2004"]]},"citation-key":""}}],"schema":"https://github.com/citation-style-language/schema/raw/master/csl-citation.json"} </w:instrText>
      </w:r>
      <w:r w:rsidR="006A48B1" w:rsidRPr="00905F84">
        <w:fldChar w:fldCharType="separate"/>
      </w:r>
      <w:r w:rsidR="006A48B1" w:rsidRPr="00905F84">
        <w:t xml:space="preserve">(Hevner </w:t>
      </w:r>
      <w:r w:rsidR="006A48B1" w:rsidRPr="00905F84">
        <w:rPr>
          <w:i/>
          <w:iCs/>
        </w:rPr>
        <w:t>et al.</w:t>
      </w:r>
      <w:r w:rsidR="006A48B1" w:rsidRPr="00905F84">
        <w:t>, 2004)</w:t>
      </w:r>
      <w:r w:rsidR="006A48B1" w:rsidRPr="00905F84">
        <w:fldChar w:fldCharType="end"/>
      </w:r>
      <w:r w:rsidR="007C6CB1" w:rsidRPr="00905F84">
        <w:t xml:space="preserve"> </w:t>
      </w:r>
      <w:r w:rsidR="008D297E" w:rsidRPr="00905F84">
        <w:t>suggest</w:t>
      </w:r>
      <w:r w:rsidR="002E5C82" w:rsidRPr="00905F84">
        <w:t xml:space="preserve"> </w:t>
      </w:r>
      <w:r w:rsidR="008D297E" w:rsidRPr="00905F84">
        <w:t xml:space="preserve">the purpose of DSR is to create an artefact that </w:t>
      </w:r>
      <w:r w:rsidR="000A2256" w:rsidRPr="00905F84">
        <w:t xml:space="preserve">improves the </w:t>
      </w:r>
      <w:r w:rsidR="00A86D1F" w:rsidRPr="00905F84">
        <w:t>"</w:t>
      </w:r>
      <w:r w:rsidR="000A2256" w:rsidRPr="00905F84">
        <w:t xml:space="preserve">effectiveness and </w:t>
      </w:r>
      <w:r w:rsidR="00E7132E" w:rsidRPr="00905F84">
        <w:t>efficiency</w:t>
      </w:r>
      <w:r w:rsidR="000A2256" w:rsidRPr="00905F84">
        <w:t xml:space="preserve"> of the context of the project</w:t>
      </w:r>
      <w:r w:rsidR="00A86D1F" w:rsidRPr="00905F84">
        <w:t>"</w:t>
      </w:r>
      <w:r w:rsidR="002E5C82" w:rsidRPr="00905F84">
        <w:t xml:space="preserve">. </w:t>
      </w:r>
      <w:r w:rsidR="00806B06" w:rsidRPr="00905F84">
        <w:fldChar w:fldCharType="begin"/>
      </w:r>
      <w:r w:rsidR="007D3720" w:rsidRPr="00905F84">
        <w:instrText xml:space="preserve"> ADDIN ZOTERO_ITEM CSL_CITATION {"citationID":"wANl8qD6","properties":{"formattedCitation":"(Sein {\\i{}et al.}, 2011)","plainCitation":"(Sein et al., 2011)","noteIndex":0},"citationItems":[{"id":785,"uris":["http://zotero.org/users/8416868/items/MC3RCDJW"],"itemData":{"id":785,"type":"article-journal","abstract":"Design research (DR) positions information technology artifacts at the core of the Information Systems discipline. However, dominant DR thinking takes a technological view of the IT artifact, paying scant attention to its shaping by the organizational context. Consequently, existing DR methods focus on building the artifact and relegate evaluation to a subsequent and separate phase. They value technological rigor at the cost of organizational relevance, and fail to recognize that the artifact emerges from interaction with the organizational context even when its initial design is guided by the researchers' intent. We propose action design research (ADR) as a new DR method to address this problem. ADR reflects the premise that IT artifacts are ensembles shaped by the organizational context during development and use. The method conceptualizes the research process as containing the inseparable and inherently interwoven activities of building the IT artifact, intervening in the organization, and evaluating it concurrently. The essay describes the stages of ADR and associated principles that encapsulate its underlying beliefs and values. We illustrate ADR through a case of competence management at Volvo IT.","container-title":"MIS Quarterly","DOI":"10.2307/23043488","ISSN":"0276-7783","issue":"1","note":"publisher: Management Information Systems Research Center, University of Minnesota","page":"37-56","source":"JSTOR","title":"Action Design Research","volume":"35","author":[{"family":"Sein","given":"Maung K."},{"family":"Henfridsson","given":"Ola"},{"family":"Purao","given":"Sandeep"},{"family":"Rossi","given":"Matti"},{"family":"Lindgren","given":"Rikard"}],"issued":{"date-parts":[["2011"]]},"citation-key":""}}],"schema":"https://github.com/citation-style-language/schema/raw/master/csl-citation.json"} </w:instrText>
      </w:r>
      <w:r w:rsidR="00806B06" w:rsidRPr="00905F84">
        <w:fldChar w:fldCharType="separate"/>
      </w:r>
      <w:r w:rsidR="00806B06" w:rsidRPr="00905F84">
        <w:t xml:space="preserve">(Sein </w:t>
      </w:r>
      <w:r w:rsidR="00806B06" w:rsidRPr="00905F84">
        <w:rPr>
          <w:i/>
          <w:iCs/>
        </w:rPr>
        <w:t>et al.</w:t>
      </w:r>
      <w:r w:rsidR="00806B06" w:rsidRPr="00905F84">
        <w:t>, 2011)</w:t>
      </w:r>
      <w:r w:rsidR="00806B06" w:rsidRPr="00905F84">
        <w:fldChar w:fldCharType="end"/>
      </w:r>
      <w:r w:rsidR="00AC18BB" w:rsidRPr="00905F84">
        <w:t xml:space="preserve"> outline a design science method that provides a framework for approaching such research, the</w:t>
      </w:r>
      <w:r w:rsidR="00421F69" w:rsidRPr="00905F84">
        <w:t xml:space="preserve"> stages of the research are as follows:</w:t>
      </w:r>
    </w:p>
    <w:p w14:paraId="7496F241" w14:textId="50E4EEDE" w:rsidR="00421F69" w:rsidRPr="00905F84" w:rsidRDefault="00421F69" w:rsidP="00454890">
      <w:pPr>
        <w:pStyle w:val="ListParagraph"/>
        <w:numPr>
          <w:ilvl w:val="0"/>
          <w:numId w:val="5"/>
        </w:numPr>
        <w:spacing w:line="480" w:lineRule="auto"/>
      </w:pPr>
      <w:r w:rsidRPr="00905F84">
        <w:t>Problem Formulation</w:t>
      </w:r>
    </w:p>
    <w:p w14:paraId="6F8F5123" w14:textId="4809D59D" w:rsidR="00421F69" w:rsidRPr="00905F84" w:rsidRDefault="00421F69" w:rsidP="00454890">
      <w:pPr>
        <w:pStyle w:val="ListParagraph"/>
        <w:numPr>
          <w:ilvl w:val="0"/>
          <w:numId w:val="5"/>
        </w:numPr>
        <w:spacing w:line="480" w:lineRule="auto"/>
      </w:pPr>
      <w:r w:rsidRPr="00905F84">
        <w:t>Building,</w:t>
      </w:r>
      <w:r w:rsidR="00B64C47" w:rsidRPr="00905F84">
        <w:t xml:space="preserve"> Intervention and Evaluation (</w:t>
      </w:r>
      <w:r w:rsidR="00F21BA1" w:rsidRPr="00905F84">
        <w:t>Artefact</w:t>
      </w:r>
      <w:r w:rsidR="00B64C47" w:rsidRPr="00905F84">
        <w:t>)</w:t>
      </w:r>
    </w:p>
    <w:p w14:paraId="6BCF9D99" w14:textId="2722CDD3" w:rsidR="00B64C47" w:rsidRPr="00905F84" w:rsidRDefault="00B64C47" w:rsidP="00454890">
      <w:pPr>
        <w:pStyle w:val="ListParagraph"/>
        <w:numPr>
          <w:ilvl w:val="0"/>
          <w:numId w:val="5"/>
        </w:numPr>
        <w:spacing w:line="480" w:lineRule="auto"/>
      </w:pPr>
      <w:r w:rsidRPr="00905F84">
        <w:t>Reflection and learning</w:t>
      </w:r>
    </w:p>
    <w:p w14:paraId="71D1CB4E" w14:textId="5BEC8C96" w:rsidR="00B64C47" w:rsidRPr="00905F84" w:rsidRDefault="00B64C47" w:rsidP="00454890">
      <w:pPr>
        <w:pStyle w:val="ListParagraph"/>
        <w:numPr>
          <w:ilvl w:val="0"/>
          <w:numId w:val="5"/>
        </w:numPr>
        <w:spacing w:line="480" w:lineRule="auto"/>
      </w:pPr>
      <w:r w:rsidRPr="00905F84">
        <w:t>Formalisation of Learning</w:t>
      </w:r>
    </w:p>
    <w:p w14:paraId="65F80E07" w14:textId="169F3560" w:rsidR="00F21BA1" w:rsidRPr="00905F84" w:rsidRDefault="00F21BA1" w:rsidP="00454890">
      <w:pPr>
        <w:spacing w:line="480" w:lineRule="auto"/>
      </w:pPr>
      <w:r w:rsidRPr="00905F84">
        <w:t xml:space="preserve">The above method provides an iterative agile style approach that is well suited to computing projects. </w:t>
      </w:r>
    </w:p>
    <w:p w14:paraId="5EA20255" w14:textId="77777777" w:rsidR="0004368C" w:rsidRPr="00905F84" w:rsidRDefault="0004368C" w:rsidP="00454890">
      <w:pPr>
        <w:spacing w:line="480" w:lineRule="auto"/>
      </w:pPr>
    </w:p>
    <w:p w14:paraId="4098B099" w14:textId="48A25A47" w:rsidR="00B662CF" w:rsidRPr="00905F84" w:rsidRDefault="0004368C" w:rsidP="00454890">
      <w:pPr>
        <w:spacing w:line="480" w:lineRule="auto"/>
      </w:pPr>
      <w:r w:rsidRPr="00905F84">
        <w:lastRenderedPageBreak/>
        <w:t xml:space="preserve">The research </w:t>
      </w:r>
      <w:r w:rsidR="00DF30F5" w:rsidRPr="00905F84">
        <w:t>performed</w:t>
      </w:r>
      <w:r w:rsidR="002C02DE" w:rsidRPr="00905F84">
        <w:t xml:space="preserve"> in this project</w:t>
      </w:r>
      <w:r w:rsidRPr="00905F84">
        <w:t xml:space="preserve"> will take place within the context of a ba</w:t>
      </w:r>
      <w:r w:rsidR="00FF228D" w:rsidRPr="00905F84">
        <w:t>n</w:t>
      </w:r>
      <w:r w:rsidRPr="00905F84">
        <w:t>kin</w:t>
      </w:r>
      <w:r w:rsidR="00DF30F5" w:rsidRPr="00905F84">
        <w:t>g</w:t>
      </w:r>
      <w:r w:rsidRPr="00905F84">
        <w:t xml:space="preserve"> organisation</w:t>
      </w:r>
      <w:r w:rsidR="006853D2" w:rsidRPr="00905F84">
        <w:t>. It</w:t>
      </w:r>
      <w:r w:rsidRPr="00905F84">
        <w:t xml:space="preserve"> will </w:t>
      </w:r>
      <w:r w:rsidR="002C02DE" w:rsidRPr="00905F84">
        <w:t xml:space="preserve">explore the research questions through interviews that will </w:t>
      </w:r>
      <w:r w:rsidR="008645FF" w:rsidRPr="00905F84">
        <w:t>define system</w:t>
      </w:r>
      <w:r w:rsidR="001F1E8A" w:rsidRPr="00905F84">
        <w:t xml:space="preserve"> requirements</w:t>
      </w:r>
      <w:r w:rsidR="008645FF" w:rsidRPr="00905F84">
        <w:t xml:space="preserve"> within the context of</w:t>
      </w:r>
      <w:r w:rsidR="00BC47E6" w:rsidRPr="00905F84">
        <w:t xml:space="preserve"> departments within a baking organisation. Furthermore</w:t>
      </w:r>
      <w:r w:rsidR="006853D2" w:rsidRPr="00905F84">
        <w:t>,</w:t>
      </w:r>
      <w:r w:rsidR="00BC47E6" w:rsidRPr="00905F84">
        <w:t xml:space="preserve"> </w:t>
      </w:r>
      <w:r w:rsidR="007702A0" w:rsidRPr="00905F84">
        <w:t xml:space="preserve">participants will be further interviewed to determine whether the </w:t>
      </w:r>
      <w:r w:rsidR="00E255D1" w:rsidRPr="00905F84">
        <w:t>system's requirements</w:t>
      </w:r>
      <w:r w:rsidR="007702A0" w:rsidRPr="00905F84">
        <w:t xml:space="preserve"> were </w:t>
      </w:r>
      <w:r w:rsidR="00AA0888" w:rsidRPr="00905F84">
        <w:t>met</w:t>
      </w:r>
      <w:r w:rsidR="00E255D1" w:rsidRPr="00905F84">
        <w:t xml:space="preserve"> and whether the user interface provided by the artefact can fulfil their business needs.</w:t>
      </w:r>
    </w:p>
    <w:p w14:paraId="5C98C0D6" w14:textId="77777777" w:rsidR="00AB5BD3" w:rsidRPr="00905F84" w:rsidRDefault="00AB5BD3" w:rsidP="00454890">
      <w:pPr>
        <w:spacing w:line="480" w:lineRule="auto"/>
      </w:pPr>
    </w:p>
    <w:p w14:paraId="02691794" w14:textId="7A33E520" w:rsidR="00AB5BD3" w:rsidRPr="00905F84" w:rsidRDefault="003424CD" w:rsidP="00454890">
      <w:pPr>
        <w:spacing w:line="480" w:lineRule="auto"/>
      </w:pPr>
      <w:r w:rsidRPr="00905F84">
        <w:t>The interview processes will reveal a series of requirements for the system</w:t>
      </w:r>
      <w:r w:rsidR="00EC5E64" w:rsidRPr="00905F84">
        <w:t>;</w:t>
      </w:r>
      <w:r w:rsidRPr="00905F84">
        <w:t xml:space="preserve"> these will define unit test</w:t>
      </w:r>
      <w:r w:rsidR="00EC5E64" w:rsidRPr="00905F84">
        <w:t xml:space="preserve">s </w:t>
      </w:r>
      <w:r w:rsidR="00BA6485" w:rsidRPr="00905F84">
        <w:t>that</w:t>
      </w:r>
      <w:r w:rsidR="00EC5E64" w:rsidRPr="00905F84">
        <w:t xml:space="preserve"> determine whether the resulting artefact has met the requirements </w:t>
      </w:r>
      <w:r w:rsidR="00C929F0" w:rsidRPr="00905F84">
        <w:t>outlined in the interview process.</w:t>
      </w:r>
      <w:r w:rsidR="00EC5E64" w:rsidRPr="00905F84">
        <w:t xml:space="preserve"> </w:t>
      </w:r>
      <w:r w:rsidR="00F34FE4" w:rsidRPr="00905F84">
        <w:t xml:space="preserve">Whether the unit tests have passed will determine the success of the </w:t>
      </w:r>
      <w:r w:rsidR="00FC4905" w:rsidRPr="00905F84">
        <w:t>project's development phase</w:t>
      </w:r>
      <w:r w:rsidR="00F34FE4" w:rsidRPr="00905F84">
        <w:t xml:space="preserve"> and will provide means to </w:t>
      </w:r>
      <w:r w:rsidR="00FC4905" w:rsidRPr="00905F84">
        <w:t>present data about the development.</w:t>
      </w:r>
    </w:p>
    <w:p w14:paraId="750335A5" w14:textId="03F0746B" w:rsidR="004A6FDD" w:rsidRPr="00905F84" w:rsidRDefault="004A6FDD" w:rsidP="00454890">
      <w:pPr>
        <w:pStyle w:val="Heading2"/>
        <w:spacing w:line="480" w:lineRule="auto"/>
        <w:rPr>
          <w:rFonts w:ascii="Times New Roman" w:hAnsi="Times New Roman" w:cs="Times New Roman"/>
          <w:b/>
          <w:bCs/>
          <w:color w:val="auto"/>
        </w:rPr>
      </w:pPr>
      <w:bookmarkStart w:id="16" w:name="_Toc106170310"/>
      <w:r w:rsidRPr="00905F84">
        <w:rPr>
          <w:rFonts w:ascii="Times New Roman" w:hAnsi="Times New Roman" w:cs="Times New Roman"/>
          <w:b/>
          <w:bCs/>
          <w:color w:val="auto"/>
        </w:rPr>
        <w:t>Key Literature</w:t>
      </w:r>
      <w:bookmarkEnd w:id="16"/>
    </w:p>
    <w:p w14:paraId="48217046" w14:textId="650F2822" w:rsidR="00D466CE" w:rsidRPr="00905F84" w:rsidRDefault="00D466CE" w:rsidP="00454890">
      <w:pPr>
        <w:spacing w:line="480" w:lineRule="auto"/>
        <w:rPr>
          <w:rFonts w:eastAsia="Times New Roman"/>
          <w:lang w:eastAsia="en-GB"/>
        </w:rPr>
      </w:pPr>
      <w:r w:rsidRPr="00905F84">
        <w:rPr>
          <w:rFonts w:eastAsia="Times New Roman"/>
          <w:lang w:eastAsia="en-GB"/>
        </w:rPr>
        <w:t xml:space="preserve">Abebe, E. </w:t>
      </w:r>
      <w:r w:rsidRPr="00905F84">
        <w:rPr>
          <w:rFonts w:eastAsia="Times New Roman"/>
          <w:i/>
          <w:iCs/>
          <w:lang w:eastAsia="en-GB"/>
        </w:rPr>
        <w:t>et al.</w:t>
      </w:r>
      <w:r w:rsidRPr="00905F84">
        <w:rPr>
          <w:rFonts w:eastAsia="Times New Roman"/>
          <w:lang w:eastAsia="en-GB"/>
        </w:rPr>
        <w:t xml:space="preserve"> (2019) </w:t>
      </w:r>
      <w:r w:rsidR="004563AC" w:rsidRPr="00905F84">
        <w:rPr>
          <w:rFonts w:eastAsia="Times New Roman"/>
          <w:lang w:eastAsia="en-GB"/>
        </w:rPr>
        <w:t>'</w:t>
      </w:r>
      <w:r w:rsidRPr="00905F84">
        <w:rPr>
          <w:rFonts w:eastAsia="Times New Roman"/>
          <w:lang w:eastAsia="en-GB"/>
        </w:rPr>
        <w:t>Enabling Enterprise Blockchain Interoperability with Trusted Data Transfer (Industry Track)</w:t>
      </w:r>
      <w:r w:rsidR="004563AC" w:rsidRPr="00905F84">
        <w:rPr>
          <w:rFonts w:eastAsia="Times New Roman"/>
          <w:lang w:eastAsia="en-GB"/>
        </w:rPr>
        <w:t>'</w:t>
      </w:r>
      <w:r w:rsidRPr="00905F84">
        <w:rPr>
          <w:rFonts w:eastAsia="Times New Roman"/>
          <w:lang w:eastAsia="en-GB"/>
        </w:rPr>
        <w:t xml:space="preserve">, in </w:t>
      </w:r>
      <w:r w:rsidRPr="00905F84">
        <w:rPr>
          <w:rFonts w:eastAsia="Times New Roman"/>
          <w:i/>
          <w:iCs/>
          <w:lang w:eastAsia="en-GB"/>
        </w:rPr>
        <w:t>Proceedings of the 20th International Middleware Conference Industrial Track</w:t>
      </w:r>
      <w:r w:rsidRPr="00905F84">
        <w:rPr>
          <w:rFonts w:eastAsia="Times New Roman"/>
          <w:lang w:eastAsia="en-GB"/>
        </w:rPr>
        <w:t>. New York, NY, USA: Association for Computing Machinery (Middleware</w:t>
      </w:r>
      <w:r w:rsidR="004563AC" w:rsidRPr="00905F84">
        <w:rPr>
          <w:rFonts w:eastAsia="Times New Roman"/>
          <w:lang w:eastAsia="en-GB"/>
        </w:rPr>
        <w:t xml:space="preserve">' </w:t>
      </w:r>
      <w:r w:rsidRPr="00905F84">
        <w:rPr>
          <w:rFonts w:eastAsia="Times New Roman"/>
          <w:lang w:eastAsia="en-GB"/>
        </w:rPr>
        <w:t>19), pp. 29–35. doi:</w:t>
      </w:r>
      <w:hyperlink r:id="rId8" w:history="1">
        <w:r w:rsidRPr="00905F84">
          <w:rPr>
            <w:rFonts w:eastAsia="Times New Roman"/>
            <w:u w:val="single"/>
            <w:lang w:eastAsia="en-GB"/>
          </w:rPr>
          <w:t>10.1145/3366626.3368129</w:t>
        </w:r>
      </w:hyperlink>
      <w:r w:rsidRPr="00905F84">
        <w:rPr>
          <w:rFonts w:eastAsia="Times New Roman"/>
          <w:lang w:eastAsia="en-GB"/>
        </w:rPr>
        <w:t>.</w:t>
      </w:r>
    </w:p>
    <w:p w14:paraId="45DD0313" w14:textId="788A76E3" w:rsidR="00D466CE" w:rsidRPr="00905F84" w:rsidRDefault="00D466CE" w:rsidP="00454890">
      <w:pPr>
        <w:spacing w:line="480" w:lineRule="auto"/>
        <w:rPr>
          <w:rFonts w:eastAsia="Times New Roman"/>
          <w:lang w:eastAsia="en-GB"/>
        </w:rPr>
      </w:pPr>
      <w:proofErr w:type="spellStart"/>
      <w:r w:rsidRPr="00905F84">
        <w:rPr>
          <w:rFonts w:eastAsia="Times New Roman"/>
          <w:lang w:eastAsia="en-GB"/>
        </w:rPr>
        <w:t>Belchior</w:t>
      </w:r>
      <w:proofErr w:type="spellEnd"/>
      <w:r w:rsidRPr="00905F84">
        <w:rPr>
          <w:rFonts w:eastAsia="Times New Roman"/>
          <w:lang w:eastAsia="en-GB"/>
        </w:rPr>
        <w:t xml:space="preserve">, R. </w:t>
      </w:r>
      <w:r w:rsidRPr="00905F84">
        <w:rPr>
          <w:rFonts w:eastAsia="Times New Roman"/>
          <w:i/>
          <w:iCs/>
          <w:lang w:eastAsia="en-GB"/>
        </w:rPr>
        <w:t>et al.</w:t>
      </w:r>
      <w:r w:rsidRPr="00905F84">
        <w:rPr>
          <w:rFonts w:eastAsia="Times New Roman"/>
          <w:lang w:eastAsia="en-GB"/>
        </w:rPr>
        <w:t xml:space="preserve"> (2021) </w:t>
      </w:r>
      <w:r w:rsidR="004563AC" w:rsidRPr="00905F84">
        <w:rPr>
          <w:rFonts w:eastAsia="Times New Roman"/>
          <w:lang w:eastAsia="en-GB"/>
        </w:rPr>
        <w:t>'</w:t>
      </w:r>
      <w:r w:rsidRPr="00905F84">
        <w:rPr>
          <w:rFonts w:eastAsia="Times New Roman"/>
          <w:lang w:eastAsia="en-GB"/>
        </w:rPr>
        <w:t>A Survey on Blockchain Interoperability: Past, Present, and Future Trends</w:t>
      </w:r>
      <w:r w:rsidR="004563AC" w:rsidRPr="00905F84">
        <w:rPr>
          <w:rFonts w:eastAsia="Times New Roman"/>
          <w:lang w:eastAsia="en-GB"/>
        </w:rPr>
        <w:t>'</w:t>
      </w:r>
      <w:r w:rsidRPr="00905F84">
        <w:rPr>
          <w:rFonts w:eastAsia="Times New Roman"/>
          <w:lang w:eastAsia="en-GB"/>
        </w:rPr>
        <w:t xml:space="preserve">, </w:t>
      </w:r>
      <w:r w:rsidRPr="00905F84">
        <w:rPr>
          <w:rFonts w:eastAsia="Times New Roman"/>
          <w:i/>
          <w:iCs/>
          <w:lang w:eastAsia="en-GB"/>
        </w:rPr>
        <w:t>ACM Computing Surveys</w:t>
      </w:r>
      <w:r w:rsidRPr="00905F84">
        <w:rPr>
          <w:rFonts w:eastAsia="Times New Roman"/>
          <w:lang w:eastAsia="en-GB"/>
        </w:rPr>
        <w:t>, 54(8), p. 168:1-168:41. doi:</w:t>
      </w:r>
      <w:hyperlink r:id="rId9" w:history="1">
        <w:r w:rsidRPr="00905F84">
          <w:rPr>
            <w:rFonts w:eastAsia="Times New Roman"/>
            <w:u w:val="single"/>
            <w:lang w:eastAsia="en-GB"/>
          </w:rPr>
          <w:t>10.1145/3471140</w:t>
        </w:r>
      </w:hyperlink>
      <w:r w:rsidRPr="00905F84">
        <w:rPr>
          <w:rFonts w:eastAsia="Times New Roman"/>
          <w:lang w:eastAsia="en-GB"/>
        </w:rPr>
        <w:t>.</w:t>
      </w:r>
    </w:p>
    <w:p w14:paraId="4ACBBAFB" w14:textId="79B1A124" w:rsidR="00D466CE" w:rsidRPr="00905F84" w:rsidRDefault="00D466CE" w:rsidP="00454890">
      <w:pPr>
        <w:spacing w:line="480" w:lineRule="auto"/>
        <w:rPr>
          <w:rFonts w:eastAsia="Times New Roman"/>
          <w:lang w:eastAsia="en-GB"/>
        </w:rPr>
      </w:pPr>
      <w:proofErr w:type="spellStart"/>
      <w:r w:rsidRPr="00905F84">
        <w:rPr>
          <w:rFonts w:eastAsia="Times New Roman"/>
          <w:lang w:eastAsia="en-GB"/>
        </w:rPr>
        <w:t>Hevner</w:t>
      </w:r>
      <w:proofErr w:type="spellEnd"/>
      <w:r w:rsidRPr="00905F84">
        <w:rPr>
          <w:rFonts w:eastAsia="Times New Roman"/>
          <w:lang w:eastAsia="en-GB"/>
        </w:rPr>
        <w:t xml:space="preserve">, A.R. </w:t>
      </w:r>
      <w:r w:rsidRPr="00905F84">
        <w:rPr>
          <w:rFonts w:eastAsia="Times New Roman"/>
          <w:i/>
          <w:iCs/>
          <w:lang w:eastAsia="en-GB"/>
        </w:rPr>
        <w:t>et al.</w:t>
      </w:r>
      <w:r w:rsidRPr="00905F84">
        <w:rPr>
          <w:rFonts w:eastAsia="Times New Roman"/>
          <w:lang w:eastAsia="en-GB"/>
        </w:rPr>
        <w:t xml:space="preserve"> (2004) </w:t>
      </w:r>
      <w:r w:rsidR="004563AC" w:rsidRPr="00905F84">
        <w:rPr>
          <w:rFonts w:eastAsia="Times New Roman"/>
          <w:lang w:eastAsia="en-GB"/>
        </w:rPr>
        <w:t>'</w:t>
      </w:r>
      <w:r w:rsidRPr="00905F84">
        <w:rPr>
          <w:rFonts w:eastAsia="Times New Roman"/>
          <w:lang w:eastAsia="en-GB"/>
        </w:rPr>
        <w:t>Design Science in Information Systems Research</w:t>
      </w:r>
      <w:r w:rsidR="004563AC" w:rsidRPr="00905F84">
        <w:rPr>
          <w:rFonts w:eastAsia="Times New Roman"/>
          <w:lang w:eastAsia="en-GB"/>
        </w:rPr>
        <w:t>'</w:t>
      </w:r>
      <w:r w:rsidRPr="00905F84">
        <w:rPr>
          <w:rFonts w:eastAsia="Times New Roman"/>
          <w:lang w:eastAsia="en-GB"/>
        </w:rPr>
        <w:t xml:space="preserve">, </w:t>
      </w:r>
      <w:r w:rsidRPr="00905F84">
        <w:rPr>
          <w:rFonts w:eastAsia="Times New Roman"/>
          <w:i/>
          <w:iCs/>
          <w:lang w:eastAsia="en-GB"/>
        </w:rPr>
        <w:t>MIS Quarterly</w:t>
      </w:r>
      <w:r w:rsidRPr="00905F84">
        <w:rPr>
          <w:rFonts w:eastAsia="Times New Roman"/>
          <w:lang w:eastAsia="en-GB"/>
        </w:rPr>
        <w:t>, 28(1), pp. 75–105. doi:</w:t>
      </w:r>
      <w:hyperlink r:id="rId10" w:history="1">
        <w:r w:rsidRPr="00905F84">
          <w:rPr>
            <w:rFonts w:eastAsia="Times New Roman"/>
            <w:u w:val="single"/>
            <w:lang w:eastAsia="en-GB"/>
          </w:rPr>
          <w:t>10.2307/25148625</w:t>
        </w:r>
      </w:hyperlink>
      <w:r w:rsidRPr="00905F84">
        <w:rPr>
          <w:rFonts w:eastAsia="Times New Roman"/>
          <w:lang w:eastAsia="en-GB"/>
        </w:rPr>
        <w:t>.</w:t>
      </w:r>
    </w:p>
    <w:p w14:paraId="04D1092D" w14:textId="292C3BD9" w:rsidR="00D466CE" w:rsidRPr="00905F84" w:rsidRDefault="00D466CE" w:rsidP="00454890">
      <w:pPr>
        <w:spacing w:line="480" w:lineRule="auto"/>
        <w:rPr>
          <w:rFonts w:eastAsia="Times New Roman"/>
          <w:lang w:eastAsia="en-GB"/>
        </w:rPr>
      </w:pPr>
      <w:r w:rsidRPr="00905F84">
        <w:rPr>
          <w:rFonts w:eastAsia="Times New Roman"/>
          <w:lang w:eastAsia="en-GB"/>
        </w:rPr>
        <w:t xml:space="preserve">IBM (2022) </w:t>
      </w:r>
      <w:r w:rsidR="004563AC" w:rsidRPr="00905F84">
        <w:rPr>
          <w:rFonts w:eastAsia="Times New Roman"/>
          <w:lang w:eastAsia="en-GB"/>
        </w:rPr>
        <w:t>'</w:t>
      </w:r>
      <w:r w:rsidRPr="00905F84">
        <w:rPr>
          <w:rFonts w:eastAsia="Times New Roman"/>
          <w:lang w:eastAsia="en-GB"/>
        </w:rPr>
        <w:t xml:space="preserve">Blockchain: Emerging Use </w:t>
      </w:r>
      <w:proofErr w:type="gramStart"/>
      <w:r w:rsidRPr="00905F84">
        <w:rPr>
          <w:rFonts w:eastAsia="Times New Roman"/>
          <w:lang w:eastAsia="en-GB"/>
        </w:rPr>
        <w:t>Cases  for</w:t>
      </w:r>
      <w:proofErr w:type="gramEnd"/>
      <w:r w:rsidRPr="00905F84">
        <w:rPr>
          <w:rFonts w:eastAsia="Times New Roman"/>
          <w:lang w:eastAsia="en-GB"/>
        </w:rPr>
        <w:t xml:space="preserve"> Insurance</w:t>
      </w:r>
      <w:r w:rsidR="004563AC" w:rsidRPr="00905F84">
        <w:rPr>
          <w:rFonts w:eastAsia="Times New Roman"/>
          <w:lang w:eastAsia="en-GB"/>
        </w:rPr>
        <w:t>'</w:t>
      </w:r>
      <w:r w:rsidRPr="00905F84">
        <w:rPr>
          <w:rFonts w:eastAsia="Times New Roman"/>
          <w:lang w:eastAsia="en-GB"/>
        </w:rPr>
        <w:t xml:space="preserve">. Available at: </w:t>
      </w:r>
      <w:hyperlink r:id="rId11" w:history="1">
        <w:r w:rsidRPr="00905F84">
          <w:rPr>
            <w:rFonts w:eastAsia="Times New Roman"/>
            <w:u w:val="single"/>
            <w:lang w:eastAsia="en-GB"/>
          </w:rPr>
          <w:t>https://www.the-digital-insurer.com/wp-content/uploads/2019/02/1409-Blockchain-Emerging-Use-Cases-for-Insurance.pdf</w:t>
        </w:r>
      </w:hyperlink>
      <w:r w:rsidRPr="00905F84">
        <w:rPr>
          <w:rFonts w:eastAsia="Times New Roman"/>
          <w:lang w:eastAsia="en-GB"/>
        </w:rPr>
        <w:t xml:space="preserve"> (Accessed: 11 May 2022).</w:t>
      </w:r>
    </w:p>
    <w:p w14:paraId="6259BC97" w14:textId="1DA52F51" w:rsidR="00D466CE" w:rsidRPr="00905F84" w:rsidRDefault="00D466CE" w:rsidP="00454890">
      <w:pPr>
        <w:spacing w:line="480" w:lineRule="auto"/>
        <w:rPr>
          <w:rFonts w:eastAsia="Times New Roman"/>
          <w:lang w:eastAsia="en-GB"/>
        </w:rPr>
      </w:pPr>
      <w:r w:rsidRPr="00905F84">
        <w:rPr>
          <w:rFonts w:eastAsia="Times New Roman"/>
          <w:lang w:eastAsia="en-GB"/>
        </w:rPr>
        <w:lastRenderedPageBreak/>
        <w:t xml:space="preserve">Jabbar, R. </w:t>
      </w:r>
      <w:r w:rsidRPr="00905F84">
        <w:rPr>
          <w:rFonts w:eastAsia="Times New Roman"/>
          <w:i/>
          <w:iCs/>
          <w:lang w:eastAsia="en-GB"/>
        </w:rPr>
        <w:t>et al.</w:t>
      </w:r>
      <w:r w:rsidRPr="00905F84">
        <w:rPr>
          <w:rFonts w:eastAsia="Times New Roman"/>
          <w:lang w:eastAsia="en-GB"/>
        </w:rPr>
        <w:t xml:space="preserve"> (2020) </w:t>
      </w:r>
      <w:r w:rsidR="004563AC" w:rsidRPr="00905F84">
        <w:rPr>
          <w:rFonts w:eastAsia="Times New Roman"/>
          <w:lang w:eastAsia="en-GB"/>
        </w:rPr>
        <w:t>'</w:t>
      </w:r>
      <w:r w:rsidRPr="00905F84">
        <w:rPr>
          <w:rFonts w:eastAsia="Times New Roman"/>
          <w:lang w:eastAsia="en-GB"/>
        </w:rPr>
        <w:t>Blockchain technology for healthcare: Enhancing shared electronic health record interoperability and integrity</w:t>
      </w:r>
      <w:r w:rsidR="004563AC" w:rsidRPr="00905F84">
        <w:rPr>
          <w:rFonts w:eastAsia="Times New Roman"/>
          <w:lang w:eastAsia="en-GB"/>
        </w:rPr>
        <w:t>'</w:t>
      </w:r>
      <w:r w:rsidRPr="00905F84">
        <w:rPr>
          <w:rFonts w:eastAsia="Times New Roman"/>
          <w:lang w:eastAsia="en-GB"/>
        </w:rPr>
        <w:t xml:space="preserve">, in </w:t>
      </w:r>
      <w:r w:rsidRPr="00905F84">
        <w:rPr>
          <w:rFonts w:eastAsia="Times New Roman"/>
          <w:i/>
          <w:iCs/>
          <w:lang w:eastAsia="en-GB"/>
        </w:rPr>
        <w:t>2020 IEEE International Conference on Informatics, IoT, and Enabling Technologies (</w:t>
      </w:r>
      <w:proofErr w:type="spellStart"/>
      <w:r w:rsidRPr="00905F84">
        <w:rPr>
          <w:rFonts w:eastAsia="Times New Roman"/>
          <w:i/>
          <w:iCs/>
          <w:lang w:eastAsia="en-GB"/>
        </w:rPr>
        <w:t>ICIoT</w:t>
      </w:r>
      <w:proofErr w:type="spellEnd"/>
      <w:r w:rsidRPr="00905F84">
        <w:rPr>
          <w:rFonts w:eastAsia="Times New Roman"/>
          <w:i/>
          <w:iCs/>
          <w:lang w:eastAsia="en-GB"/>
        </w:rPr>
        <w:t>)</w:t>
      </w:r>
      <w:r w:rsidRPr="00905F84">
        <w:rPr>
          <w:rFonts w:eastAsia="Times New Roman"/>
          <w:lang w:eastAsia="en-GB"/>
        </w:rPr>
        <w:t xml:space="preserve">. </w:t>
      </w:r>
      <w:r w:rsidRPr="00905F84">
        <w:rPr>
          <w:rFonts w:eastAsia="Times New Roman"/>
          <w:i/>
          <w:iCs/>
          <w:lang w:eastAsia="en-GB"/>
        </w:rPr>
        <w:t>2020 IEEE International Conference on Informatics, IoT, and Enabling Technologies (</w:t>
      </w:r>
      <w:proofErr w:type="spellStart"/>
      <w:r w:rsidRPr="00905F84">
        <w:rPr>
          <w:rFonts w:eastAsia="Times New Roman"/>
          <w:i/>
          <w:iCs/>
          <w:lang w:eastAsia="en-GB"/>
        </w:rPr>
        <w:t>ICIoT</w:t>
      </w:r>
      <w:proofErr w:type="spellEnd"/>
      <w:r w:rsidRPr="00905F84">
        <w:rPr>
          <w:rFonts w:eastAsia="Times New Roman"/>
          <w:i/>
          <w:iCs/>
          <w:lang w:eastAsia="en-GB"/>
        </w:rPr>
        <w:t>)</w:t>
      </w:r>
      <w:r w:rsidRPr="00905F84">
        <w:rPr>
          <w:rFonts w:eastAsia="Times New Roman"/>
          <w:lang w:eastAsia="en-GB"/>
        </w:rPr>
        <w:t>, pp. 310–317. doi:</w:t>
      </w:r>
      <w:hyperlink r:id="rId12" w:history="1">
        <w:r w:rsidRPr="00905F84">
          <w:rPr>
            <w:rFonts w:eastAsia="Times New Roman"/>
            <w:u w:val="single"/>
            <w:lang w:eastAsia="en-GB"/>
          </w:rPr>
          <w:t>10.1109/ICIoT48696.2020.9089570</w:t>
        </w:r>
      </w:hyperlink>
      <w:r w:rsidRPr="00905F84">
        <w:rPr>
          <w:rFonts w:eastAsia="Times New Roman"/>
          <w:lang w:eastAsia="en-GB"/>
        </w:rPr>
        <w:t>.</w:t>
      </w:r>
    </w:p>
    <w:p w14:paraId="27A4E45E" w14:textId="7B9D5FE4" w:rsidR="00D466CE" w:rsidRPr="00905F84" w:rsidRDefault="00D466CE" w:rsidP="00454890">
      <w:pPr>
        <w:spacing w:line="480" w:lineRule="auto"/>
        <w:rPr>
          <w:rFonts w:eastAsia="Times New Roman"/>
          <w:lang w:eastAsia="en-GB"/>
        </w:rPr>
      </w:pPr>
      <w:r w:rsidRPr="00905F84">
        <w:rPr>
          <w:rFonts w:eastAsia="Times New Roman"/>
          <w:lang w:eastAsia="en-GB"/>
        </w:rPr>
        <w:t xml:space="preserve">Kappen, D.L. (2019) </w:t>
      </w:r>
      <w:r w:rsidR="004563AC" w:rsidRPr="00905F84">
        <w:rPr>
          <w:rFonts w:eastAsia="Times New Roman"/>
          <w:lang w:eastAsia="en-GB"/>
        </w:rPr>
        <w:t>'</w:t>
      </w:r>
      <w:r w:rsidRPr="00905F84">
        <w:rPr>
          <w:rFonts w:eastAsia="Times New Roman"/>
          <w:lang w:eastAsia="en-GB"/>
        </w:rPr>
        <w:t>Simplifying Design Science Research, Action Research and Design Research</w:t>
      </w:r>
      <w:r w:rsidR="004563AC" w:rsidRPr="00905F84">
        <w:rPr>
          <w:rFonts w:eastAsia="Times New Roman"/>
          <w:lang w:eastAsia="en-GB"/>
        </w:rPr>
        <w:t>'</w:t>
      </w:r>
      <w:r w:rsidRPr="00905F84">
        <w:rPr>
          <w:rFonts w:eastAsia="Times New Roman"/>
          <w:lang w:eastAsia="en-GB"/>
        </w:rPr>
        <w:t xml:space="preserve">, </w:t>
      </w:r>
      <w:r w:rsidRPr="00905F84">
        <w:rPr>
          <w:rFonts w:eastAsia="Times New Roman"/>
          <w:i/>
          <w:iCs/>
          <w:lang w:eastAsia="en-GB"/>
        </w:rPr>
        <w:t>Medium</w:t>
      </w:r>
      <w:r w:rsidRPr="00905F84">
        <w:rPr>
          <w:rFonts w:eastAsia="Times New Roman"/>
          <w:lang w:eastAsia="en-GB"/>
        </w:rPr>
        <w:t xml:space="preserve">, 22 September. Available at: </w:t>
      </w:r>
      <w:hyperlink r:id="rId13" w:history="1">
        <w:r w:rsidRPr="00905F84">
          <w:rPr>
            <w:rFonts w:eastAsia="Times New Roman"/>
            <w:u w:val="single"/>
            <w:lang w:eastAsia="en-GB"/>
          </w:rPr>
          <w:t>https://medium.com/@3D_Ideation/simplifying-design-science-research-action-research-and-design-research-bf564959402b</w:t>
        </w:r>
      </w:hyperlink>
      <w:r w:rsidRPr="00905F84">
        <w:rPr>
          <w:rFonts w:eastAsia="Times New Roman"/>
          <w:lang w:eastAsia="en-GB"/>
        </w:rPr>
        <w:t xml:space="preserve"> (Accessed: 11 May 2022).</w:t>
      </w:r>
    </w:p>
    <w:p w14:paraId="7BD9B91F" w14:textId="45CE00E9" w:rsidR="00D466CE" w:rsidRPr="00905F84" w:rsidRDefault="00D466CE" w:rsidP="00454890">
      <w:pPr>
        <w:spacing w:line="480" w:lineRule="auto"/>
        <w:rPr>
          <w:rFonts w:eastAsia="Times New Roman"/>
          <w:lang w:eastAsia="en-GB"/>
        </w:rPr>
      </w:pPr>
      <w:proofErr w:type="spellStart"/>
      <w:r w:rsidRPr="00905F84">
        <w:rPr>
          <w:rFonts w:eastAsia="Times New Roman"/>
          <w:lang w:eastAsia="en-GB"/>
        </w:rPr>
        <w:t>Peffers</w:t>
      </w:r>
      <w:proofErr w:type="spellEnd"/>
      <w:r w:rsidRPr="00905F84">
        <w:rPr>
          <w:rFonts w:eastAsia="Times New Roman"/>
          <w:lang w:eastAsia="en-GB"/>
        </w:rPr>
        <w:t xml:space="preserve">, K., </w:t>
      </w:r>
      <w:proofErr w:type="spellStart"/>
      <w:r w:rsidRPr="00905F84">
        <w:rPr>
          <w:rFonts w:eastAsia="Times New Roman"/>
          <w:lang w:eastAsia="en-GB"/>
        </w:rPr>
        <w:t>Tuunanen</w:t>
      </w:r>
      <w:proofErr w:type="spellEnd"/>
      <w:r w:rsidRPr="00905F84">
        <w:rPr>
          <w:rFonts w:eastAsia="Times New Roman"/>
          <w:lang w:eastAsia="en-GB"/>
        </w:rPr>
        <w:t xml:space="preserve">, T. and Niehaves, B. (2018) </w:t>
      </w:r>
      <w:r w:rsidR="004563AC" w:rsidRPr="00905F84">
        <w:rPr>
          <w:rFonts w:eastAsia="Times New Roman"/>
          <w:lang w:eastAsia="en-GB"/>
        </w:rPr>
        <w:t>'</w:t>
      </w:r>
      <w:r w:rsidRPr="00905F84">
        <w:rPr>
          <w:rFonts w:eastAsia="Times New Roman"/>
          <w:lang w:eastAsia="en-GB"/>
        </w:rPr>
        <w:t>Design science research genres: introduction to the special issue on exemplars and criteria for applicable design science research</w:t>
      </w:r>
      <w:r w:rsidR="004563AC" w:rsidRPr="00905F84">
        <w:rPr>
          <w:rFonts w:eastAsia="Times New Roman"/>
          <w:lang w:eastAsia="en-GB"/>
        </w:rPr>
        <w:t>'</w:t>
      </w:r>
      <w:r w:rsidRPr="00905F84">
        <w:rPr>
          <w:rFonts w:eastAsia="Times New Roman"/>
          <w:lang w:eastAsia="en-GB"/>
        </w:rPr>
        <w:t xml:space="preserve">, </w:t>
      </w:r>
      <w:r w:rsidRPr="00905F84">
        <w:rPr>
          <w:rFonts w:eastAsia="Times New Roman"/>
          <w:i/>
          <w:iCs/>
          <w:lang w:eastAsia="en-GB"/>
        </w:rPr>
        <w:t>European Journal of Information Systems</w:t>
      </w:r>
      <w:r w:rsidRPr="00905F84">
        <w:rPr>
          <w:rFonts w:eastAsia="Times New Roman"/>
          <w:lang w:eastAsia="en-GB"/>
        </w:rPr>
        <w:t>, 27(2), pp. 129–139. doi:</w:t>
      </w:r>
      <w:hyperlink r:id="rId14" w:history="1">
        <w:r w:rsidRPr="00905F84">
          <w:rPr>
            <w:rFonts w:eastAsia="Times New Roman"/>
            <w:u w:val="single"/>
            <w:lang w:eastAsia="en-GB"/>
          </w:rPr>
          <w:t>10.1080/0960085X.2018.1458066</w:t>
        </w:r>
      </w:hyperlink>
      <w:r w:rsidRPr="00905F84">
        <w:rPr>
          <w:rFonts w:eastAsia="Times New Roman"/>
          <w:lang w:eastAsia="en-GB"/>
        </w:rPr>
        <w:t>.</w:t>
      </w:r>
    </w:p>
    <w:p w14:paraId="6A9FC555" w14:textId="07A49D25" w:rsidR="00D466CE" w:rsidRPr="00905F84" w:rsidRDefault="00D466CE" w:rsidP="00454890">
      <w:pPr>
        <w:spacing w:line="480" w:lineRule="auto"/>
        <w:rPr>
          <w:rFonts w:eastAsia="Times New Roman"/>
          <w:lang w:eastAsia="en-GB"/>
        </w:rPr>
      </w:pPr>
      <w:proofErr w:type="spellStart"/>
      <w:r w:rsidRPr="00905F84">
        <w:rPr>
          <w:rFonts w:eastAsia="Times New Roman"/>
          <w:lang w:eastAsia="en-GB"/>
        </w:rPr>
        <w:t>Shahaab</w:t>
      </w:r>
      <w:proofErr w:type="spellEnd"/>
      <w:r w:rsidRPr="00905F84">
        <w:rPr>
          <w:rFonts w:eastAsia="Times New Roman"/>
          <w:lang w:eastAsia="en-GB"/>
        </w:rPr>
        <w:t xml:space="preserve">, A. </w:t>
      </w:r>
      <w:r w:rsidRPr="00905F84">
        <w:rPr>
          <w:rFonts w:eastAsia="Times New Roman"/>
          <w:i/>
          <w:iCs/>
          <w:lang w:eastAsia="en-GB"/>
        </w:rPr>
        <w:t>et al.</w:t>
      </w:r>
      <w:r w:rsidRPr="00905F84">
        <w:rPr>
          <w:rFonts w:eastAsia="Times New Roman"/>
          <w:lang w:eastAsia="en-GB"/>
        </w:rPr>
        <w:t xml:space="preserve"> (2021) </w:t>
      </w:r>
      <w:r w:rsidR="004563AC" w:rsidRPr="00905F84">
        <w:rPr>
          <w:rFonts w:eastAsia="Times New Roman"/>
          <w:lang w:eastAsia="en-GB"/>
        </w:rPr>
        <w:t>'</w:t>
      </w:r>
      <w:r w:rsidRPr="00905F84">
        <w:rPr>
          <w:rFonts w:eastAsia="Times New Roman"/>
          <w:lang w:eastAsia="en-GB"/>
        </w:rPr>
        <w:t>A Hybrid Blockchain Implementation to Ensure Data Integrity and Interoperability for Public Service Organisations</w:t>
      </w:r>
      <w:r w:rsidR="004563AC" w:rsidRPr="00905F84">
        <w:rPr>
          <w:rFonts w:eastAsia="Times New Roman"/>
          <w:lang w:eastAsia="en-GB"/>
        </w:rPr>
        <w:t>'</w:t>
      </w:r>
      <w:r w:rsidRPr="00905F84">
        <w:rPr>
          <w:rFonts w:eastAsia="Times New Roman"/>
          <w:lang w:eastAsia="en-GB"/>
        </w:rPr>
        <w:t xml:space="preserve">, in </w:t>
      </w:r>
      <w:r w:rsidRPr="00905F84">
        <w:rPr>
          <w:rFonts w:eastAsia="Times New Roman"/>
          <w:i/>
          <w:iCs/>
          <w:lang w:eastAsia="en-GB"/>
        </w:rPr>
        <w:t>2021 IEEE International Conference on Blockchain (Blockchain)</w:t>
      </w:r>
      <w:r w:rsidRPr="00905F84">
        <w:rPr>
          <w:rFonts w:eastAsia="Times New Roman"/>
          <w:lang w:eastAsia="en-GB"/>
        </w:rPr>
        <w:t xml:space="preserve">. </w:t>
      </w:r>
      <w:r w:rsidRPr="00905F84">
        <w:rPr>
          <w:rFonts w:eastAsia="Times New Roman"/>
          <w:i/>
          <w:iCs/>
          <w:lang w:eastAsia="en-GB"/>
        </w:rPr>
        <w:t>2021 IEEE International Conference on Blockchain (Blockchain)</w:t>
      </w:r>
      <w:r w:rsidRPr="00905F84">
        <w:rPr>
          <w:rFonts w:eastAsia="Times New Roman"/>
          <w:lang w:eastAsia="en-GB"/>
        </w:rPr>
        <w:t>, pp. 295–305. doi:</w:t>
      </w:r>
      <w:hyperlink r:id="rId15" w:history="1">
        <w:r w:rsidRPr="00905F84">
          <w:rPr>
            <w:rFonts w:eastAsia="Times New Roman"/>
            <w:u w:val="single"/>
            <w:lang w:eastAsia="en-GB"/>
          </w:rPr>
          <w:t>10.1109/Blockchain53845.2021.00047</w:t>
        </w:r>
      </w:hyperlink>
      <w:r w:rsidRPr="00905F84">
        <w:rPr>
          <w:rFonts w:eastAsia="Times New Roman"/>
          <w:lang w:eastAsia="en-GB"/>
        </w:rPr>
        <w:t>.</w:t>
      </w:r>
    </w:p>
    <w:p w14:paraId="0E623D73" w14:textId="77777777" w:rsidR="00D466CE" w:rsidRPr="00905F84" w:rsidRDefault="00D466CE" w:rsidP="00454890">
      <w:pPr>
        <w:spacing w:line="480" w:lineRule="auto"/>
        <w:rPr>
          <w:rFonts w:eastAsia="Times New Roman"/>
          <w:lang w:eastAsia="en-GB"/>
        </w:rPr>
      </w:pPr>
      <w:r w:rsidRPr="00905F84">
        <w:rPr>
          <w:rFonts w:eastAsia="Times New Roman"/>
          <w:lang w:eastAsia="en-GB"/>
        </w:rPr>
        <w:t xml:space="preserve">Substrate (no date) </w:t>
      </w:r>
      <w:r w:rsidRPr="00905F84">
        <w:rPr>
          <w:rFonts w:eastAsia="Times New Roman"/>
          <w:i/>
          <w:iCs/>
          <w:lang w:eastAsia="en-GB"/>
        </w:rPr>
        <w:t>Start a Permissioned Network</w:t>
      </w:r>
      <w:r w:rsidRPr="00905F84">
        <w:rPr>
          <w:rFonts w:eastAsia="Times New Roman"/>
          <w:lang w:eastAsia="en-GB"/>
        </w:rPr>
        <w:t xml:space="preserve">, </w:t>
      </w:r>
      <w:r w:rsidRPr="00905F84">
        <w:rPr>
          <w:rFonts w:eastAsia="Times New Roman"/>
          <w:i/>
          <w:iCs/>
          <w:lang w:eastAsia="en-GB"/>
        </w:rPr>
        <w:t>Substrate</w:t>
      </w:r>
      <w:r w:rsidRPr="00905F84">
        <w:rPr>
          <w:rFonts w:eastAsia="Times New Roman"/>
          <w:lang w:eastAsia="en-GB"/>
        </w:rPr>
        <w:t xml:space="preserve">. Available at: </w:t>
      </w:r>
      <w:hyperlink r:id="rId16" w:history="1">
        <w:r w:rsidRPr="00905F84">
          <w:rPr>
            <w:rFonts w:eastAsia="Times New Roman"/>
            <w:u w:val="single"/>
            <w:lang w:eastAsia="en-GB"/>
          </w:rPr>
          <w:t>https://docs.substrate.io</w:t>
        </w:r>
      </w:hyperlink>
      <w:r w:rsidRPr="00905F84">
        <w:rPr>
          <w:rFonts w:eastAsia="Times New Roman"/>
          <w:lang w:eastAsia="en-GB"/>
        </w:rPr>
        <w:t xml:space="preserve"> (Accessed: 11 May 2022).</w:t>
      </w:r>
    </w:p>
    <w:p w14:paraId="3AAEEB5D" w14:textId="2F721517" w:rsidR="00B62157" w:rsidRPr="00905F84" w:rsidRDefault="00D466CE" w:rsidP="00454890">
      <w:pPr>
        <w:spacing w:after="0" w:line="480" w:lineRule="auto"/>
        <w:rPr>
          <w:rFonts w:eastAsia="Times New Roman"/>
          <w:lang w:eastAsia="en-GB"/>
        </w:rPr>
      </w:pPr>
      <w:r w:rsidRPr="00905F84">
        <w:rPr>
          <w:rFonts w:eastAsia="Times New Roman"/>
          <w:lang w:eastAsia="en-GB"/>
        </w:rPr>
        <w:t xml:space="preserve">Zhang, P. </w:t>
      </w:r>
      <w:r w:rsidRPr="00905F84">
        <w:rPr>
          <w:rFonts w:eastAsia="Times New Roman"/>
          <w:i/>
          <w:iCs/>
          <w:lang w:eastAsia="en-GB"/>
        </w:rPr>
        <w:t>et al.</w:t>
      </w:r>
      <w:r w:rsidRPr="00905F84">
        <w:rPr>
          <w:rFonts w:eastAsia="Times New Roman"/>
          <w:lang w:eastAsia="en-GB"/>
        </w:rPr>
        <w:t xml:space="preserve"> (2018) </w:t>
      </w:r>
      <w:r w:rsidR="004563AC" w:rsidRPr="00905F84">
        <w:rPr>
          <w:rFonts w:eastAsia="Times New Roman"/>
          <w:lang w:eastAsia="en-GB"/>
        </w:rPr>
        <w:t>'</w:t>
      </w:r>
      <w:proofErr w:type="spellStart"/>
      <w:r w:rsidRPr="00905F84">
        <w:rPr>
          <w:rFonts w:eastAsia="Times New Roman"/>
          <w:lang w:eastAsia="en-GB"/>
        </w:rPr>
        <w:t>FHIRChain</w:t>
      </w:r>
      <w:proofErr w:type="spellEnd"/>
      <w:r w:rsidRPr="00905F84">
        <w:rPr>
          <w:rFonts w:eastAsia="Times New Roman"/>
          <w:lang w:eastAsia="en-GB"/>
        </w:rPr>
        <w:t xml:space="preserve">: Applying Blockchain to Securely and </w:t>
      </w:r>
      <w:proofErr w:type="spellStart"/>
      <w:r w:rsidRPr="00905F84">
        <w:rPr>
          <w:rFonts w:eastAsia="Times New Roman"/>
          <w:lang w:eastAsia="en-GB"/>
        </w:rPr>
        <w:t>Scalably</w:t>
      </w:r>
      <w:proofErr w:type="spellEnd"/>
      <w:r w:rsidRPr="00905F84">
        <w:rPr>
          <w:rFonts w:eastAsia="Times New Roman"/>
          <w:lang w:eastAsia="en-GB"/>
        </w:rPr>
        <w:t xml:space="preserve"> Share Clinical Data</w:t>
      </w:r>
      <w:r w:rsidR="004563AC" w:rsidRPr="00905F84">
        <w:rPr>
          <w:rFonts w:eastAsia="Times New Roman"/>
          <w:lang w:eastAsia="en-GB"/>
        </w:rPr>
        <w:t>'</w:t>
      </w:r>
      <w:r w:rsidRPr="00905F84">
        <w:rPr>
          <w:rFonts w:eastAsia="Times New Roman"/>
          <w:lang w:eastAsia="en-GB"/>
        </w:rPr>
        <w:t xml:space="preserve">, </w:t>
      </w:r>
      <w:r w:rsidRPr="00905F84">
        <w:rPr>
          <w:rFonts w:eastAsia="Times New Roman"/>
          <w:i/>
          <w:iCs/>
          <w:lang w:eastAsia="en-GB"/>
        </w:rPr>
        <w:t>Computational and Structural Biotechnology Journal</w:t>
      </w:r>
      <w:r w:rsidRPr="00905F84">
        <w:rPr>
          <w:rFonts w:eastAsia="Times New Roman"/>
          <w:lang w:eastAsia="en-GB"/>
        </w:rPr>
        <w:t>, 16, pp. 267–278. doi:</w:t>
      </w:r>
      <w:hyperlink r:id="rId17" w:history="1">
        <w:r w:rsidRPr="00905F84">
          <w:rPr>
            <w:rFonts w:eastAsia="Times New Roman"/>
            <w:u w:val="single"/>
            <w:lang w:eastAsia="en-GB"/>
          </w:rPr>
          <w:t>10.1016/j.csbj.2018.07.004</w:t>
        </w:r>
      </w:hyperlink>
      <w:r w:rsidRPr="00905F84">
        <w:rPr>
          <w:rFonts w:eastAsia="Times New Roman"/>
          <w:lang w:eastAsia="en-GB"/>
        </w:rPr>
        <w:t>.</w:t>
      </w:r>
    </w:p>
    <w:p w14:paraId="7BCD4451" w14:textId="0605F6D5" w:rsidR="00822E05" w:rsidRPr="00905F84" w:rsidRDefault="00822E05" w:rsidP="00454890">
      <w:pPr>
        <w:pStyle w:val="Heading2"/>
        <w:spacing w:line="480" w:lineRule="auto"/>
        <w:rPr>
          <w:rFonts w:ascii="Times New Roman" w:hAnsi="Times New Roman" w:cs="Times New Roman"/>
          <w:b/>
          <w:bCs/>
          <w:color w:val="auto"/>
        </w:rPr>
      </w:pPr>
      <w:bookmarkStart w:id="17" w:name="_Toc106170311"/>
      <w:r w:rsidRPr="00905F84">
        <w:rPr>
          <w:rFonts w:ascii="Times New Roman" w:hAnsi="Times New Roman" w:cs="Times New Roman"/>
          <w:b/>
          <w:bCs/>
          <w:color w:val="auto"/>
        </w:rPr>
        <w:lastRenderedPageBreak/>
        <w:t>Human Participants</w:t>
      </w:r>
      <w:bookmarkEnd w:id="17"/>
    </w:p>
    <w:p w14:paraId="293FBBA1" w14:textId="2F94E0C5" w:rsidR="003B4BD8" w:rsidRPr="00905F84" w:rsidRDefault="005B4BEA" w:rsidP="00454890">
      <w:pPr>
        <w:spacing w:line="480" w:lineRule="auto"/>
        <w:sectPr w:rsidR="003B4BD8" w:rsidRPr="00905F84" w:rsidSect="00BB265E">
          <w:footerReference w:type="default" r:id="rId18"/>
          <w:pgSz w:w="11906" w:h="16838"/>
          <w:pgMar w:top="1418" w:right="1418" w:bottom="1418" w:left="1418" w:header="709" w:footer="709" w:gutter="0"/>
          <w:cols w:space="708"/>
          <w:docGrid w:linePitch="360"/>
        </w:sectPr>
      </w:pPr>
      <w:r w:rsidRPr="00905F84">
        <w:t>In this research project</w:t>
      </w:r>
      <w:r w:rsidR="00CE3B5F" w:rsidRPr="00905F84">
        <w:t>,</w:t>
      </w:r>
      <w:r w:rsidRPr="00905F84">
        <w:t xml:space="preserve"> </w:t>
      </w:r>
      <w:r w:rsidR="008862A6" w:rsidRPr="00905F84">
        <w:t xml:space="preserve">human participants will represent members of various parts of a banking organisation. These participants will </w:t>
      </w:r>
      <w:r w:rsidR="00DC01B0" w:rsidRPr="00905F84">
        <w:t>participate in Zoom meetings where they will be interviewed regarding their expertise. They will complete a series of manual user tests on a graphical user interface so that it is possible to determine the effectiveness of the application developed and whether the requirements are met.</w:t>
      </w:r>
    </w:p>
    <w:p w14:paraId="5D6910ED" w14:textId="4E209027" w:rsidR="007B1E4D" w:rsidRPr="00905F84" w:rsidRDefault="007B1E4D" w:rsidP="00454890">
      <w:pPr>
        <w:pStyle w:val="Heading2"/>
        <w:spacing w:line="480" w:lineRule="auto"/>
        <w:rPr>
          <w:rFonts w:ascii="Times New Roman" w:hAnsi="Times New Roman" w:cs="Times New Roman"/>
          <w:b/>
          <w:bCs/>
          <w:color w:val="auto"/>
        </w:rPr>
      </w:pPr>
      <w:bookmarkStart w:id="18" w:name="_Toc106170312"/>
      <w:r w:rsidRPr="00905F84">
        <w:rPr>
          <w:rFonts w:ascii="Times New Roman" w:hAnsi="Times New Roman" w:cs="Times New Roman"/>
          <w:b/>
          <w:bCs/>
          <w:color w:val="auto"/>
        </w:rPr>
        <w:lastRenderedPageBreak/>
        <w:t>Timeline</w:t>
      </w:r>
      <w:bookmarkEnd w:id="18"/>
    </w:p>
    <w:p w14:paraId="022B939B" w14:textId="77A87854" w:rsidR="003B4BD8" w:rsidRPr="00905F84" w:rsidRDefault="00454890" w:rsidP="00454890">
      <w:pPr>
        <w:spacing w:line="480" w:lineRule="auto"/>
      </w:pPr>
      <w:r>
        <w:rPr>
          <w:noProof/>
        </w:rPr>
        <w:drawing>
          <wp:inline distT="0" distB="0" distL="0" distR="0" wp14:anchorId="1032050B" wp14:editId="56CA7D3B">
            <wp:extent cx="8891270" cy="3255645"/>
            <wp:effectExtent l="0" t="0" r="5080" b="1905"/>
            <wp:docPr id="3" name="Picture 3" descr="Application, timelin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pplication, timeline, Team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891270" cy="3255645"/>
                    </a:xfrm>
                    <a:prstGeom prst="rect">
                      <a:avLst/>
                    </a:prstGeom>
                    <a:noFill/>
                    <a:ln>
                      <a:noFill/>
                    </a:ln>
                  </pic:spPr>
                </pic:pic>
              </a:graphicData>
            </a:graphic>
          </wp:inline>
        </w:drawing>
      </w:r>
    </w:p>
    <w:p w14:paraId="66D1AECF" w14:textId="1EB76B64" w:rsidR="00715A20" w:rsidRPr="00905F84" w:rsidRDefault="003B4BD8" w:rsidP="00454890">
      <w:pPr>
        <w:spacing w:line="480" w:lineRule="auto"/>
      </w:pPr>
      <w:r w:rsidRPr="00905F84">
        <w:br w:type="page"/>
      </w:r>
    </w:p>
    <w:p w14:paraId="47440480" w14:textId="77777777" w:rsidR="0085398D" w:rsidRPr="00905F84" w:rsidRDefault="0085398D" w:rsidP="00454890">
      <w:pPr>
        <w:pStyle w:val="Heading1"/>
        <w:tabs>
          <w:tab w:val="left" w:pos="2304"/>
        </w:tabs>
        <w:spacing w:line="480" w:lineRule="auto"/>
        <w:rPr>
          <w:rFonts w:ascii="Times New Roman" w:hAnsi="Times New Roman" w:cs="Times New Roman"/>
          <w:b/>
          <w:bCs/>
          <w:color w:val="auto"/>
        </w:rPr>
        <w:sectPr w:rsidR="0085398D" w:rsidRPr="00905F84" w:rsidSect="003B4BD8">
          <w:pgSz w:w="16838" w:h="11906" w:orient="landscape"/>
          <w:pgMar w:top="1418" w:right="1418" w:bottom="1418" w:left="1418" w:header="709" w:footer="709" w:gutter="0"/>
          <w:cols w:space="708"/>
          <w:docGrid w:linePitch="360"/>
        </w:sectPr>
      </w:pPr>
    </w:p>
    <w:p w14:paraId="36FCB2E2" w14:textId="6B969E2E" w:rsidR="00DD0353" w:rsidRPr="00905F84" w:rsidRDefault="0097332E" w:rsidP="00454890">
      <w:pPr>
        <w:pStyle w:val="Heading1"/>
        <w:spacing w:line="480" w:lineRule="auto"/>
        <w:rPr>
          <w:rFonts w:ascii="Times New Roman" w:hAnsi="Times New Roman" w:cs="Times New Roman"/>
          <w:b/>
          <w:bCs/>
          <w:color w:val="auto"/>
        </w:rPr>
      </w:pPr>
      <w:bookmarkStart w:id="19" w:name="_Toc106170313"/>
      <w:r w:rsidRPr="00905F84">
        <w:rPr>
          <w:rFonts w:ascii="Times New Roman" w:hAnsi="Times New Roman" w:cs="Times New Roman"/>
          <w:b/>
          <w:bCs/>
          <w:color w:val="auto"/>
        </w:rPr>
        <w:lastRenderedPageBreak/>
        <w:t xml:space="preserve">Section 2: </w:t>
      </w:r>
      <w:r w:rsidR="00DD0353" w:rsidRPr="00905F84">
        <w:rPr>
          <w:rFonts w:ascii="Times New Roman" w:hAnsi="Times New Roman" w:cs="Times New Roman"/>
          <w:b/>
          <w:bCs/>
          <w:color w:val="auto"/>
        </w:rPr>
        <w:t>Ethical Approval</w:t>
      </w:r>
      <w:bookmarkEnd w:id="19"/>
    </w:p>
    <w:p w14:paraId="5DFBEC90" w14:textId="77777777" w:rsidR="00DC2DF6" w:rsidRPr="00905F84" w:rsidRDefault="00DC2DF6" w:rsidP="00454890">
      <w:pPr>
        <w:pStyle w:val="Heading2"/>
        <w:spacing w:line="480" w:lineRule="auto"/>
        <w:rPr>
          <w:rFonts w:ascii="Times New Roman" w:hAnsi="Times New Roman" w:cs="Times New Roman"/>
          <w:b/>
          <w:bCs/>
          <w:color w:val="auto"/>
        </w:rPr>
      </w:pPr>
      <w:bookmarkStart w:id="20" w:name="_Toc106170314"/>
      <w:r w:rsidRPr="00905F84">
        <w:rPr>
          <w:rFonts w:ascii="Times New Roman" w:hAnsi="Times New Roman" w:cs="Times New Roman"/>
          <w:b/>
          <w:bCs/>
          <w:color w:val="auto"/>
        </w:rPr>
        <w:t>Consent</w:t>
      </w:r>
      <w:bookmarkEnd w:id="20"/>
    </w:p>
    <w:p w14:paraId="1EE0E046" w14:textId="55591008" w:rsidR="00047774" w:rsidRPr="00905F84" w:rsidRDefault="009917F8" w:rsidP="00454890">
      <w:pPr>
        <w:spacing w:line="480" w:lineRule="auto"/>
      </w:pPr>
      <w:r w:rsidRPr="00905F84">
        <w:t xml:space="preserve">Participants are </w:t>
      </w:r>
      <w:r w:rsidR="00567F4C" w:rsidRPr="00905F84">
        <w:t xml:space="preserve">provided with a participant information sheet (See Appendix A) </w:t>
      </w:r>
      <w:r w:rsidR="00E90A0C" w:rsidRPr="00905F84">
        <w:t>and</w:t>
      </w:r>
      <w:r w:rsidR="00567F4C" w:rsidRPr="00905F84">
        <w:t xml:space="preserve"> a </w:t>
      </w:r>
      <w:r w:rsidR="00E90A0C" w:rsidRPr="00905F84">
        <w:t xml:space="preserve">participant consent form (See Appendix B). </w:t>
      </w:r>
      <w:r w:rsidR="00D5675D" w:rsidRPr="00905F84">
        <w:t xml:space="preserve">Within the information sheet, participants are </w:t>
      </w:r>
      <w:r w:rsidR="005055F6" w:rsidRPr="00905F84">
        <w:t>provided with the following information:</w:t>
      </w:r>
    </w:p>
    <w:p w14:paraId="39E8D020" w14:textId="242E2219" w:rsidR="005055F6" w:rsidRPr="00905F84" w:rsidRDefault="005055F6" w:rsidP="00454890">
      <w:pPr>
        <w:pStyle w:val="ListParagraph"/>
        <w:numPr>
          <w:ilvl w:val="0"/>
          <w:numId w:val="1"/>
        </w:numPr>
        <w:spacing w:line="480" w:lineRule="auto"/>
      </w:pPr>
      <w:r w:rsidRPr="00905F84">
        <w:t>Research Project Title</w:t>
      </w:r>
    </w:p>
    <w:p w14:paraId="3B92FF7C" w14:textId="39B2AE3C" w:rsidR="005055F6" w:rsidRPr="00905F84" w:rsidRDefault="005055F6" w:rsidP="00454890">
      <w:pPr>
        <w:pStyle w:val="ListParagraph"/>
        <w:numPr>
          <w:ilvl w:val="0"/>
          <w:numId w:val="1"/>
        </w:numPr>
        <w:spacing w:line="480" w:lineRule="auto"/>
      </w:pPr>
      <w:r w:rsidRPr="00905F84">
        <w:t>Invitation</w:t>
      </w:r>
    </w:p>
    <w:p w14:paraId="39BA6E93" w14:textId="006DFD45" w:rsidR="005055F6" w:rsidRPr="00905F84" w:rsidRDefault="005055F6" w:rsidP="00454890">
      <w:pPr>
        <w:pStyle w:val="ListParagraph"/>
        <w:numPr>
          <w:ilvl w:val="0"/>
          <w:numId w:val="1"/>
        </w:numPr>
        <w:spacing w:line="480" w:lineRule="auto"/>
      </w:pPr>
      <w:r w:rsidRPr="00905F84">
        <w:t>The Purpose of the Research</w:t>
      </w:r>
    </w:p>
    <w:p w14:paraId="2D48D457" w14:textId="0DF728A3" w:rsidR="005055F6" w:rsidRPr="00905F84" w:rsidRDefault="005055F6" w:rsidP="00454890">
      <w:pPr>
        <w:pStyle w:val="ListParagraph"/>
        <w:numPr>
          <w:ilvl w:val="0"/>
          <w:numId w:val="1"/>
        </w:numPr>
        <w:spacing w:line="480" w:lineRule="auto"/>
      </w:pPr>
      <w:r w:rsidRPr="00905F84">
        <w:t>Where and When the Research Will Take Place</w:t>
      </w:r>
    </w:p>
    <w:p w14:paraId="4513BC47" w14:textId="3896A780" w:rsidR="005055F6" w:rsidRPr="00905F84" w:rsidRDefault="005055F6" w:rsidP="00454890">
      <w:pPr>
        <w:pStyle w:val="ListParagraph"/>
        <w:numPr>
          <w:ilvl w:val="0"/>
          <w:numId w:val="1"/>
        </w:numPr>
        <w:spacing w:line="480" w:lineRule="auto"/>
      </w:pPr>
      <w:r w:rsidRPr="00905F84">
        <w:t>What th</w:t>
      </w:r>
      <w:r w:rsidR="00800336" w:rsidRPr="00905F84">
        <w:t xml:space="preserve">e </w:t>
      </w:r>
      <w:r w:rsidR="00BA4F77" w:rsidRPr="00905F84">
        <w:t>p</w:t>
      </w:r>
      <w:r w:rsidR="00800336" w:rsidRPr="00905F84">
        <w:t>articipant will need to do</w:t>
      </w:r>
    </w:p>
    <w:p w14:paraId="2634C863" w14:textId="4998BE08" w:rsidR="00800336" w:rsidRPr="00905F84" w:rsidRDefault="00800336" w:rsidP="00454890">
      <w:pPr>
        <w:pStyle w:val="ListParagraph"/>
        <w:numPr>
          <w:ilvl w:val="0"/>
          <w:numId w:val="1"/>
        </w:numPr>
        <w:spacing w:line="480" w:lineRule="auto"/>
      </w:pPr>
      <w:r w:rsidRPr="00905F84">
        <w:t>The possible benefits of taking part in the research</w:t>
      </w:r>
    </w:p>
    <w:p w14:paraId="53C9205C" w14:textId="17733ECA" w:rsidR="00800336" w:rsidRPr="00905F84" w:rsidRDefault="00800336" w:rsidP="00454890">
      <w:pPr>
        <w:pStyle w:val="ListParagraph"/>
        <w:numPr>
          <w:ilvl w:val="0"/>
          <w:numId w:val="1"/>
        </w:numPr>
        <w:spacing w:line="480" w:lineRule="auto"/>
      </w:pPr>
      <w:r w:rsidRPr="00905F84">
        <w:t>The possible disadvantages and risks of taking part in the research</w:t>
      </w:r>
    </w:p>
    <w:p w14:paraId="1F173ED7" w14:textId="55951AEA" w:rsidR="00800336" w:rsidRPr="00905F84" w:rsidRDefault="00BC0705" w:rsidP="00454890">
      <w:pPr>
        <w:pStyle w:val="ListParagraph"/>
        <w:numPr>
          <w:ilvl w:val="0"/>
          <w:numId w:val="1"/>
        </w:numPr>
        <w:spacing w:line="480" w:lineRule="auto"/>
      </w:pPr>
      <w:r w:rsidRPr="00905F84">
        <w:t>Whether or not they have to take place</w:t>
      </w:r>
    </w:p>
    <w:p w14:paraId="478020E1" w14:textId="1B3A5E34" w:rsidR="00BC0705" w:rsidRPr="00905F84" w:rsidRDefault="00BC0705" w:rsidP="00454890">
      <w:pPr>
        <w:pStyle w:val="ListParagraph"/>
        <w:numPr>
          <w:ilvl w:val="0"/>
          <w:numId w:val="1"/>
        </w:numPr>
        <w:spacing w:line="480" w:lineRule="auto"/>
      </w:pPr>
      <w:r w:rsidRPr="00905F84">
        <w:t>How I will keep the participant data confidential</w:t>
      </w:r>
    </w:p>
    <w:p w14:paraId="18AB029B" w14:textId="78ABD4D3" w:rsidR="00BC0705" w:rsidRPr="00905F84" w:rsidRDefault="00BC0705" w:rsidP="00454890">
      <w:pPr>
        <w:pStyle w:val="ListParagraph"/>
        <w:numPr>
          <w:ilvl w:val="0"/>
          <w:numId w:val="1"/>
        </w:numPr>
        <w:spacing w:line="480" w:lineRule="auto"/>
      </w:pPr>
      <w:r w:rsidRPr="00905F84">
        <w:t xml:space="preserve">Whether the </w:t>
      </w:r>
      <w:r w:rsidR="00BA4F77" w:rsidRPr="00905F84">
        <w:t>p</w:t>
      </w:r>
      <w:r w:rsidRPr="00905F84">
        <w:t>articipant will receive payment</w:t>
      </w:r>
    </w:p>
    <w:p w14:paraId="20D81EAB" w14:textId="2B0744CB" w:rsidR="003E5F43" w:rsidRPr="00905F84" w:rsidRDefault="003E5F43" w:rsidP="00454890">
      <w:pPr>
        <w:pStyle w:val="ListParagraph"/>
        <w:numPr>
          <w:ilvl w:val="0"/>
          <w:numId w:val="1"/>
        </w:numPr>
        <w:spacing w:line="480" w:lineRule="auto"/>
      </w:pPr>
      <w:r w:rsidRPr="00905F84">
        <w:t>Who has reviewed and provided ethical clearance for the research project</w:t>
      </w:r>
    </w:p>
    <w:p w14:paraId="48803B79" w14:textId="623CFC37" w:rsidR="003E5F43" w:rsidRPr="00905F84" w:rsidRDefault="003E5F43" w:rsidP="00454890">
      <w:pPr>
        <w:pStyle w:val="ListParagraph"/>
        <w:numPr>
          <w:ilvl w:val="0"/>
          <w:numId w:val="1"/>
        </w:numPr>
        <w:spacing w:line="480" w:lineRule="auto"/>
      </w:pPr>
      <w:r w:rsidRPr="00905F84">
        <w:t>Further information and contact details</w:t>
      </w:r>
    </w:p>
    <w:p w14:paraId="56FCB093" w14:textId="77777777" w:rsidR="00115E31" w:rsidRPr="00905F84" w:rsidRDefault="00115E31" w:rsidP="00454890">
      <w:pPr>
        <w:pStyle w:val="Heading2"/>
        <w:spacing w:line="480" w:lineRule="auto"/>
        <w:rPr>
          <w:rFonts w:ascii="Times New Roman" w:hAnsi="Times New Roman" w:cs="Times New Roman"/>
          <w:b/>
          <w:bCs/>
          <w:color w:val="auto"/>
        </w:rPr>
      </w:pPr>
      <w:bookmarkStart w:id="21" w:name="_Toc106170315"/>
      <w:r w:rsidRPr="00905F84">
        <w:rPr>
          <w:rFonts w:ascii="Times New Roman" w:hAnsi="Times New Roman" w:cs="Times New Roman"/>
          <w:b/>
          <w:bCs/>
          <w:color w:val="auto"/>
        </w:rPr>
        <w:t>Right to Withdraw</w:t>
      </w:r>
      <w:bookmarkEnd w:id="21"/>
    </w:p>
    <w:p w14:paraId="74800013" w14:textId="0CACBE55" w:rsidR="00671F13" w:rsidRPr="00905F84" w:rsidRDefault="001D0A8D" w:rsidP="00454890">
      <w:pPr>
        <w:spacing w:line="480" w:lineRule="auto"/>
      </w:pPr>
      <w:r>
        <w:t>Participants</w:t>
      </w:r>
      <w:r w:rsidR="00671F13" w:rsidRPr="00905F84">
        <w:t xml:space="preserve"> are informed within the participant </w:t>
      </w:r>
      <w:r w:rsidR="008479D0" w:rsidRPr="00905F84">
        <w:t xml:space="preserve">information sheet (See Appendix A) that they have the right to withdraw from the study. They are encouraged to </w:t>
      </w:r>
      <w:proofErr w:type="gramStart"/>
      <w:r w:rsidR="008479D0" w:rsidRPr="00905F84">
        <w:t>make contact with</w:t>
      </w:r>
      <w:proofErr w:type="gramEnd"/>
      <w:r w:rsidR="008479D0" w:rsidRPr="00905F84">
        <w:t xml:space="preserve"> the researcher </w:t>
      </w:r>
      <w:r w:rsidR="00A32B24" w:rsidRPr="00905F84">
        <w:t xml:space="preserve">at their nearest convenience. Once I have received the email from the </w:t>
      </w:r>
      <w:r w:rsidR="00BA4F77" w:rsidRPr="00905F84">
        <w:t>p</w:t>
      </w:r>
      <w:r w:rsidR="00A32B24" w:rsidRPr="00905F84">
        <w:t xml:space="preserve">articipant, I will ensure that I remove all data collected to date from the </w:t>
      </w:r>
      <w:r w:rsidR="00BA4F77" w:rsidRPr="00905F84">
        <w:t>p</w:t>
      </w:r>
      <w:r w:rsidR="00A32B24" w:rsidRPr="00905F84">
        <w:t>articipant.</w:t>
      </w:r>
    </w:p>
    <w:p w14:paraId="4E9DA7C6" w14:textId="694D769F" w:rsidR="00115E31" w:rsidRPr="00905F84" w:rsidRDefault="000963DB" w:rsidP="00454890">
      <w:pPr>
        <w:pStyle w:val="Heading2"/>
        <w:spacing w:line="480" w:lineRule="auto"/>
        <w:rPr>
          <w:rFonts w:ascii="Times New Roman" w:hAnsi="Times New Roman" w:cs="Times New Roman"/>
          <w:b/>
          <w:bCs/>
          <w:color w:val="auto"/>
        </w:rPr>
      </w:pPr>
      <w:bookmarkStart w:id="22" w:name="_Toc106170316"/>
      <w:r w:rsidRPr="00905F84">
        <w:rPr>
          <w:rFonts w:ascii="Times New Roman" w:hAnsi="Times New Roman" w:cs="Times New Roman"/>
          <w:b/>
          <w:bCs/>
          <w:color w:val="auto"/>
        </w:rPr>
        <w:lastRenderedPageBreak/>
        <w:t>Confidentiality</w:t>
      </w:r>
      <w:bookmarkEnd w:id="22"/>
    </w:p>
    <w:p w14:paraId="5B7477E6" w14:textId="0F6E6A8F" w:rsidR="00BA4F77" w:rsidRPr="00905F84" w:rsidRDefault="00BA4F77" w:rsidP="00454890">
      <w:pPr>
        <w:spacing w:line="480" w:lineRule="auto"/>
      </w:pPr>
      <w:r w:rsidRPr="00905F84">
        <w:t xml:space="preserve">All participants' data will be securely stored within a Google Drive directory that is password protected with a secure password and two-factor authentication. </w:t>
      </w:r>
      <w:r w:rsidR="000B4043" w:rsidRPr="00905F84">
        <w:t>Furthermore, all participants will be referred to anonymously, and no personally identifiable information will be used within the project or dissertation.</w:t>
      </w:r>
    </w:p>
    <w:p w14:paraId="35D3D448" w14:textId="692F2475" w:rsidR="000963DB" w:rsidRPr="00905F84" w:rsidRDefault="00E24657" w:rsidP="00454890">
      <w:pPr>
        <w:pStyle w:val="Heading2"/>
        <w:spacing w:line="480" w:lineRule="auto"/>
        <w:rPr>
          <w:rFonts w:ascii="Times New Roman" w:hAnsi="Times New Roman" w:cs="Times New Roman"/>
          <w:b/>
          <w:bCs/>
          <w:color w:val="auto"/>
        </w:rPr>
      </w:pPr>
      <w:bookmarkStart w:id="23" w:name="_Toc106170317"/>
      <w:r w:rsidRPr="00905F84">
        <w:rPr>
          <w:rFonts w:ascii="Times New Roman" w:hAnsi="Times New Roman" w:cs="Times New Roman"/>
          <w:b/>
          <w:bCs/>
          <w:color w:val="auto"/>
        </w:rPr>
        <w:t>Harm</w:t>
      </w:r>
      <w:bookmarkEnd w:id="23"/>
    </w:p>
    <w:p w14:paraId="1E68B0CC" w14:textId="21603E4B" w:rsidR="00BE3354" w:rsidRPr="00905F84" w:rsidRDefault="00787E91" w:rsidP="00454890">
      <w:pPr>
        <w:spacing w:line="480" w:lineRule="auto"/>
      </w:pPr>
      <w:r w:rsidRPr="00905F84">
        <w:t xml:space="preserve">All participants will be treated with the utmost respect and dignity. Personally identifiable information and sensitive data will only be collected when necessary. Finally, all participants will be reminded </w:t>
      </w:r>
      <w:r w:rsidR="00EA5301" w:rsidRPr="00905F84">
        <w:t xml:space="preserve">that they have the right to withdraw at any time during the research project and will be provided with relevant information if they indicate that they are a harm to themselves. </w:t>
      </w:r>
    </w:p>
    <w:p w14:paraId="733B7426" w14:textId="692CC83D" w:rsidR="00812073" w:rsidRPr="00905F84" w:rsidRDefault="00812073" w:rsidP="00454890">
      <w:pPr>
        <w:pStyle w:val="Heading2"/>
        <w:spacing w:line="480" w:lineRule="auto"/>
        <w:rPr>
          <w:rFonts w:ascii="Times New Roman" w:hAnsi="Times New Roman" w:cs="Times New Roman"/>
          <w:b/>
          <w:bCs/>
          <w:color w:val="auto"/>
        </w:rPr>
      </w:pPr>
      <w:bookmarkStart w:id="24" w:name="_Toc106170318"/>
      <w:r w:rsidRPr="00905F84">
        <w:rPr>
          <w:rFonts w:ascii="Times New Roman" w:hAnsi="Times New Roman" w:cs="Times New Roman"/>
          <w:b/>
          <w:bCs/>
          <w:color w:val="auto"/>
        </w:rPr>
        <w:t>Data Access, Storage and Security</w:t>
      </w:r>
      <w:bookmarkEnd w:id="24"/>
    </w:p>
    <w:p w14:paraId="63B5A374" w14:textId="5B70FFE2" w:rsidR="00EA5301" w:rsidRPr="00905F84" w:rsidRDefault="007F7DD5" w:rsidP="00454890">
      <w:pPr>
        <w:spacing w:line="480" w:lineRule="auto"/>
      </w:pPr>
      <w:r w:rsidRPr="00905F84">
        <w:t xml:space="preserve">All data processing will be done </w:t>
      </w:r>
      <w:r w:rsidR="00C516B5" w:rsidRPr="00905F84">
        <w:t>per</w:t>
      </w:r>
      <w:r w:rsidRPr="00905F84">
        <w:t xml:space="preserve"> the GDPR directive. </w:t>
      </w:r>
      <w:r w:rsidR="003C38CF" w:rsidRPr="00905F84">
        <w:t xml:space="preserve">Personally identifiable information will </w:t>
      </w:r>
      <w:r w:rsidR="00C516B5" w:rsidRPr="00905F84">
        <w:t>be accurately captured, and only essential data will be processed. Furthermore, data will be securely stored in a password</w:t>
      </w:r>
      <w:r w:rsidR="007C159E">
        <w:t>-</w:t>
      </w:r>
      <w:r w:rsidR="00C516B5" w:rsidRPr="00905F84">
        <w:t>protected cloud storage solution with two-factor authentication.</w:t>
      </w:r>
      <w:r w:rsidR="002E215E" w:rsidRPr="00905F84">
        <w:t xml:space="preserve"> Finally</w:t>
      </w:r>
      <w:r w:rsidR="00F04637" w:rsidRPr="00905F84">
        <w:t>,</w:t>
      </w:r>
      <w:r w:rsidR="002E215E" w:rsidRPr="00905F84">
        <w:t xml:space="preserve"> personally identifiable data will only be stored for a </w:t>
      </w:r>
      <w:r w:rsidR="00F04637" w:rsidRPr="00905F84">
        <w:t>necessary period to complete the project.</w:t>
      </w:r>
    </w:p>
    <w:p w14:paraId="08B8BC67" w14:textId="77777777" w:rsidR="00591A30" w:rsidRPr="00905F84" w:rsidRDefault="00591A30" w:rsidP="00454890">
      <w:pPr>
        <w:pStyle w:val="Heading1"/>
        <w:tabs>
          <w:tab w:val="left" w:pos="3408"/>
        </w:tabs>
        <w:spacing w:line="480" w:lineRule="auto"/>
        <w:rPr>
          <w:rFonts w:ascii="Times New Roman" w:hAnsi="Times New Roman" w:cs="Times New Roman"/>
          <w:b/>
          <w:bCs/>
          <w:color w:val="auto"/>
        </w:rPr>
        <w:sectPr w:rsidR="00591A30" w:rsidRPr="00905F84" w:rsidSect="0085398D">
          <w:pgSz w:w="11906" w:h="16838"/>
          <w:pgMar w:top="1418" w:right="1418" w:bottom="1418" w:left="1418" w:header="709" w:footer="709" w:gutter="0"/>
          <w:cols w:space="708"/>
          <w:docGrid w:linePitch="360"/>
        </w:sectPr>
      </w:pPr>
      <w:bookmarkStart w:id="25" w:name="_Toc105390231"/>
    </w:p>
    <w:p w14:paraId="1DF2975D" w14:textId="0B2828E1" w:rsidR="00D56B44" w:rsidRPr="00905F84" w:rsidRDefault="00D56B44" w:rsidP="00454890">
      <w:pPr>
        <w:pStyle w:val="Heading1"/>
        <w:tabs>
          <w:tab w:val="left" w:pos="3408"/>
        </w:tabs>
        <w:spacing w:line="480" w:lineRule="auto"/>
        <w:rPr>
          <w:rFonts w:ascii="Times New Roman" w:hAnsi="Times New Roman" w:cs="Times New Roman"/>
          <w:b/>
          <w:bCs/>
          <w:color w:val="auto"/>
        </w:rPr>
      </w:pPr>
      <w:bookmarkStart w:id="26" w:name="_Toc106170319"/>
      <w:r w:rsidRPr="00905F84">
        <w:rPr>
          <w:rFonts w:ascii="Times New Roman" w:hAnsi="Times New Roman" w:cs="Times New Roman"/>
          <w:b/>
          <w:bCs/>
          <w:color w:val="auto"/>
        </w:rPr>
        <w:lastRenderedPageBreak/>
        <w:t xml:space="preserve">Section 3: </w:t>
      </w:r>
      <w:bookmarkEnd w:id="25"/>
      <w:r w:rsidR="008D4760" w:rsidRPr="00905F84">
        <w:rPr>
          <w:rFonts w:ascii="Times New Roman" w:hAnsi="Times New Roman" w:cs="Times New Roman"/>
          <w:b/>
          <w:bCs/>
          <w:color w:val="auto"/>
        </w:rPr>
        <w:t>Risk Assessment</w:t>
      </w:r>
      <w:bookmarkEnd w:id="26"/>
    </w:p>
    <w:p w14:paraId="5E89ADB0" w14:textId="77777777" w:rsidR="000200D6" w:rsidRPr="00905F84" w:rsidRDefault="000200D6" w:rsidP="00454890">
      <w:pPr>
        <w:pStyle w:val="NoSpacing"/>
        <w:spacing w:line="480" w:lineRule="auto"/>
        <w:rPr>
          <w:rFonts w:ascii="Times New Roman" w:hAnsi="Times New Roman"/>
          <w:sz w:val="28"/>
        </w:rPr>
      </w:pPr>
      <w:r w:rsidRPr="00905F84">
        <w:rPr>
          <w:rFonts w:ascii="Times New Roman" w:hAnsi="Times New Roman"/>
          <w:sz w:val="28"/>
        </w:rPr>
        <w:t xml:space="preserve">Risk assessment </w:t>
      </w:r>
    </w:p>
    <w:tbl>
      <w:tblPr>
        <w:tblStyle w:val="TableGrid"/>
        <w:tblW w:w="14567" w:type="dxa"/>
        <w:shd w:val="clear" w:color="auto" w:fill="FFFFFF" w:themeFill="background1"/>
        <w:tblLook w:val="04A0" w:firstRow="1" w:lastRow="0" w:firstColumn="1" w:lastColumn="0" w:noHBand="0" w:noVBand="1"/>
      </w:tblPr>
      <w:tblGrid>
        <w:gridCol w:w="3085"/>
        <w:gridCol w:w="4358"/>
        <w:gridCol w:w="2282"/>
        <w:gridCol w:w="1156"/>
        <w:gridCol w:w="3686"/>
      </w:tblGrid>
      <w:tr w:rsidR="000200D6" w:rsidRPr="00905F84" w14:paraId="75D15290" w14:textId="77777777" w:rsidTr="008A3BB5">
        <w:trPr>
          <w:trHeight w:val="1131"/>
        </w:trPr>
        <w:tc>
          <w:tcPr>
            <w:tcW w:w="3085" w:type="dxa"/>
            <w:shd w:val="clear" w:color="auto" w:fill="F2F2F2" w:themeFill="background1" w:themeFillShade="F2"/>
            <w:vAlign w:val="center"/>
          </w:tcPr>
          <w:p w14:paraId="62D93431" w14:textId="77777777" w:rsidR="000200D6" w:rsidRPr="00905F84" w:rsidRDefault="000200D6" w:rsidP="00454890">
            <w:pPr>
              <w:spacing w:line="480" w:lineRule="auto"/>
              <w:rPr>
                <w:rStyle w:val="Strong"/>
                <w:rFonts w:ascii="Times New Roman" w:hAnsi="Times New Roman"/>
              </w:rPr>
            </w:pPr>
            <w:r w:rsidRPr="00905F84">
              <w:rPr>
                <w:rStyle w:val="Strong"/>
                <w:rFonts w:ascii="Times New Roman" w:hAnsi="Times New Roman"/>
              </w:rPr>
              <w:t>Description of activity / area being assessed</w:t>
            </w:r>
          </w:p>
        </w:tc>
        <w:tc>
          <w:tcPr>
            <w:tcW w:w="6640" w:type="dxa"/>
            <w:gridSpan w:val="2"/>
            <w:shd w:val="clear" w:color="auto" w:fill="FFFFFF" w:themeFill="background1"/>
          </w:tcPr>
          <w:p w14:paraId="41B43449" w14:textId="77777777" w:rsidR="000200D6" w:rsidRPr="00905F84" w:rsidRDefault="000200D6" w:rsidP="00454890">
            <w:pPr>
              <w:spacing w:line="480" w:lineRule="auto"/>
              <w:rPr>
                <w:rStyle w:val="Strong"/>
                <w:rFonts w:ascii="Times New Roman" w:hAnsi="Times New Roman"/>
                <w:bCs w:val="0"/>
              </w:rPr>
            </w:pPr>
            <w:r w:rsidRPr="00905F84">
              <w:rPr>
                <w:rStyle w:val="Strong"/>
                <w:rFonts w:ascii="Times New Roman" w:hAnsi="Times New Roman"/>
              </w:rPr>
              <w:t>A permissioned blockchain prototype facilitating banking record interoperability interview data collection.</w:t>
            </w:r>
          </w:p>
          <w:p w14:paraId="3946B15B" w14:textId="77777777" w:rsidR="000200D6" w:rsidRPr="00905F84" w:rsidRDefault="000200D6" w:rsidP="00454890">
            <w:pPr>
              <w:spacing w:line="480" w:lineRule="auto"/>
              <w:rPr>
                <w:rStyle w:val="Strong"/>
                <w:rFonts w:ascii="Times New Roman" w:hAnsi="Times New Roman"/>
                <w:bCs w:val="0"/>
              </w:rPr>
            </w:pPr>
          </w:p>
          <w:p w14:paraId="680ECBEB" w14:textId="77777777" w:rsidR="000200D6" w:rsidRPr="00905F84" w:rsidRDefault="000200D6" w:rsidP="00454890">
            <w:pPr>
              <w:spacing w:line="480" w:lineRule="auto"/>
              <w:rPr>
                <w:rStyle w:val="Strong"/>
                <w:rFonts w:ascii="Times New Roman" w:hAnsi="Times New Roman"/>
                <w:b w:val="0"/>
              </w:rPr>
            </w:pPr>
            <w:r w:rsidRPr="00905F84">
              <w:rPr>
                <w:rStyle w:val="Strong"/>
                <w:rFonts w:ascii="Times New Roman" w:hAnsi="Times New Roman"/>
              </w:rPr>
              <w:t>All interviews in this research project will be performed online via Zoom. Interviewees will not be required to travel to and from any location.</w:t>
            </w:r>
          </w:p>
        </w:tc>
        <w:tc>
          <w:tcPr>
            <w:tcW w:w="1156" w:type="dxa"/>
            <w:shd w:val="clear" w:color="auto" w:fill="F2F2F2" w:themeFill="background1" w:themeFillShade="F2"/>
            <w:vAlign w:val="center"/>
          </w:tcPr>
          <w:p w14:paraId="1AB1EABD" w14:textId="77777777" w:rsidR="000200D6" w:rsidRPr="00905F84" w:rsidRDefault="000200D6" w:rsidP="00454890">
            <w:pPr>
              <w:spacing w:line="480" w:lineRule="auto"/>
              <w:rPr>
                <w:rStyle w:val="Strong"/>
                <w:rFonts w:ascii="Times New Roman" w:hAnsi="Times New Roman"/>
              </w:rPr>
            </w:pPr>
            <w:r w:rsidRPr="00905F84">
              <w:rPr>
                <w:rStyle w:val="Strong"/>
                <w:rFonts w:ascii="Times New Roman" w:hAnsi="Times New Roman"/>
              </w:rPr>
              <w:t>Location</w:t>
            </w:r>
          </w:p>
        </w:tc>
        <w:tc>
          <w:tcPr>
            <w:tcW w:w="3686" w:type="dxa"/>
            <w:shd w:val="clear" w:color="auto" w:fill="FFFFFF" w:themeFill="background1"/>
          </w:tcPr>
          <w:p w14:paraId="36870B82" w14:textId="77777777" w:rsidR="000200D6" w:rsidRPr="00905F84" w:rsidRDefault="000200D6" w:rsidP="00454890">
            <w:pPr>
              <w:spacing w:line="480" w:lineRule="auto"/>
              <w:rPr>
                <w:rStyle w:val="Strong"/>
                <w:rFonts w:ascii="Times New Roman" w:hAnsi="Times New Roman"/>
                <w:b w:val="0"/>
              </w:rPr>
            </w:pPr>
            <w:r w:rsidRPr="00905F84">
              <w:rPr>
                <w:rStyle w:val="Strong"/>
                <w:rFonts w:ascii="Times New Roman" w:hAnsi="Times New Roman"/>
              </w:rPr>
              <w:t>Online</w:t>
            </w:r>
          </w:p>
        </w:tc>
      </w:tr>
      <w:tr w:rsidR="000200D6" w:rsidRPr="00905F84" w14:paraId="6B5314E9" w14:textId="77777777" w:rsidTr="008A3BB5">
        <w:trPr>
          <w:trHeight w:val="709"/>
        </w:trPr>
        <w:tc>
          <w:tcPr>
            <w:tcW w:w="3085" w:type="dxa"/>
            <w:shd w:val="clear" w:color="auto" w:fill="F2F2F2" w:themeFill="background1" w:themeFillShade="F2"/>
          </w:tcPr>
          <w:p w14:paraId="7A59646E" w14:textId="77777777" w:rsidR="000200D6" w:rsidRPr="00905F84" w:rsidRDefault="000200D6" w:rsidP="00454890">
            <w:pPr>
              <w:spacing w:before="120" w:after="120" w:line="480" w:lineRule="auto"/>
              <w:rPr>
                <w:rStyle w:val="Strong"/>
                <w:rFonts w:ascii="Times New Roman" w:hAnsi="Times New Roman"/>
              </w:rPr>
            </w:pPr>
            <w:r w:rsidRPr="00905F84">
              <w:rPr>
                <w:rStyle w:val="Strong"/>
                <w:rFonts w:ascii="Times New Roman" w:hAnsi="Times New Roman"/>
              </w:rPr>
              <w:t>Manager responsible</w:t>
            </w:r>
          </w:p>
        </w:tc>
        <w:tc>
          <w:tcPr>
            <w:tcW w:w="4358" w:type="dxa"/>
            <w:shd w:val="clear" w:color="auto" w:fill="FFFFFF" w:themeFill="background1"/>
          </w:tcPr>
          <w:p w14:paraId="526ED58F" w14:textId="77777777" w:rsidR="000200D6" w:rsidRPr="00905F84" w:rsidRDefault="000200D6" w:rsidP="00454890">
            <w:pPr>
              <w:spacing w:before="120" w:after="120" w:line="480" w:lineRule="auto"/>
            </w:pPr>
            <w:r w:rsidRPr="00905F84">
              <w:t>Anrich Werner Potgieter (Researcher)</w:t>
            </w:r>
          </w:p>
        </w:tc>
        <w:tc>
          <w:tcPr>
            <w:tcW w:w="2282" w:type="dxa"/>
            <w:shd w:val="clear" w:color="auto" w:fill="F2F2F2" w:themeFill="background1" w:themeFillShade="F2"/>
            <w:vAlign w:val="center"/>
          </w:tcPr>
          <w:p w14:paraId="0103A3B3" w14:textId="77777777" w:rsidR="000200D6" w:rsidRPr="00905F84" w:rsidRDefault="000200D6" w:rsidP="00454890">
            <w:pPr>
              <w:spacing w:before="120" w:after="120" w:line="480" w:lineRule="auto"/>
              <w:rPr>
                <w:rStyle w:val="Strong"/>
                <w:rFonts w:ascii="Times New Roman" w:hAnsi="Times New Roman"/>
              </w:rPr>
            </w:pPr>
            <w:r w:rsidRPr="00905F84">
              <w:rPr>
                <w:rStyle w:val="Strong"/>
                <w:rFonts w:ascii="Times New Roman" w:hAnsi="Times New Roman"/>
              </w:rPr>
              <w:t>Signature &amp; date</w:t>
            </w:r>
          </w:p>
        </w:tc>
        <w:tc>
          <w:tcPr>
            <w:tcW w:w="4842" w:type="dxa"/>
            <w:gridSpan w:val="2"/>
            <w:shd w:val="clear" w:color="auto" w:fill="FFFFFF" w:themeFill="background1"/>
          </w:tcPr>
          <w:p w14:paraId="03ABA7DA" w14:textId="77777777" w:rsidR="000200D6" w:rsidRPr="00905F84" w:rsidRDefault="000200D6" w:rsidP="00454890">
            <w:pPr>
              <w:spacing w:before="120" w:after="120" w:line="480" w:lineRule="auto"/>
              <w:rPr>
                <w:rStyle w:val="Strong"/>
                <w:rFonts w:ascii="Times New Roman" w:hAnsi="Times New Roman"/>
                <w:bCs w:val="0"/>
                <w:szCs w:val="22"/>
              </w:rPr>
            </w:pPr>
            <w:r w:rsidRPr="00905F84">
              <w:rPr>
                <w:rStyle w:val="Strong"/>
                <w:rFonts w:ascii="Times New Roman" w:hAnsi="Times New Roman"/>
                <w:bCs w:val="0"/>
                <w:sz w:val="28"/>
                <w:szCs w:val="28"/>
              </w:rPr>
              <w:t xml:space="preserve">Anrich Potgieter </w:t>
            </w:r>
            <w:r w:rsidRPr="00905F84">
              <w:rPr>
                <w:rStyle w:val="Strong"/>
                <w:rFonts w:ascii="Times New Roman" w:hAnsi="Times New Roman"/>
                <w:b w:val="0"/>
              </w:rPr>
              <w:t>15/06/2022</w:t>
            </w:r>
          </w:p>
        </w:tc>
      </w:tr>
      <w:tr w:rsidR="000200D6" w:rsidRPr="00905F84" w14:paraId="1F7EC5D7" w14:textId="77777777" w:rsidTr="008A3BB5">
        <w:tc>
          <w:tcPr>
            <w:tcW w:w="3085" w:type="dxa"/>
            <w:shd w:val="clear" w:color="auto" w:fill="F2F2F2" w:themeFill="background1" w:themeFillShade="F2"/>
            <w:vAlign w:val="center"/>
          </w:tcPr>
          <w:p w14:paraId="6D561540" w14:textId="77777777" w:rsidR="000200D6" w:rsidRPr="00905F84" w:rsidRDefault="000200D6" w:rsidP="00454890">
            <w:pPr>
              <w:spacing w:before="120" w:after="120" w:line="480" w:lineRule="auto"/>
              <w:rPr>
                <w:rStyle w:val="Strong"/>
                <w:rFonts w:ascii="Times New Roman" w:hAnsi="Times New Roman"/>
              </w:rPr>
            </w:pPr>
            <w:r w:rsidRPr="00905F84">
              <w:rPr>
                <w:rStyle w:val="Strong"/>
                <w:rFonts w:ascii="Times New Roman" w:hAnsi="Times New Roman"/>
              </w:rPr>
              <w:t>Assessed by (name &amp; role)</w:t>
            </w:r>
          </w:p>
        </w:tc>
        <w:tc>
          <w:tcPr>
            <w:tcW w:w="4358" w:type="dxa"/>
            <w:shd w:val="clear" w:color="auto" w:fill="FFFFFF" w:themeFill="background1"/>
          </w:tcPr>
          <w:p w14:paraId="1A7A3AB4" w14:textId="77777777" w:rsidR="000200D6" w:rsidRPr="00905F84" w:rsidRDefault="000200D6" w:rsidP="00454890">
            <w:pPr>
              <w:spacing w:before="120" w:after="120" w:line="480" w:lineRule="auto"/>
              <w:rPr>
                <w:rStyle w:val="Strong"/>
                <w:rFonts w:ascii="Times New Roman" w:hAnsi="Times New Roman"/>
                <w:b w:val="0"/>
              </w:rPr>
            </w:pPr>
            <w:r w:rsidRPr="00905F84">
              <w:rPr>
                <w:rStyle w:val="Strong"/>
                <w:rFonts w:ascii="Times New Roman" w:hAnsi="Times New Roman"/>
              </w:rPr>
              <w:t>Dr Imtiaz Kahn (Dissertation Supervisor)</w:t>
            </w:r>
          </w:p>
        </w:tc>
        <w:tc>
          <w:tcPr>
            <w:tcW w:w="2282" w:type="dxa"/>
            <w:shd w:val="clear" w:color="auto" w:fill="F2F2F2" w:themeFill="background1" w:themeFillShade="F2"/>
            <w:vAlign w:val="center"/>
          </w:tcPr>
          <w:p w14:paraId="5E2AC802" w14:textId="77777777" w:rsidR="000200D6" w:rsidRPr="00905F84" w:rsidRDefault="000200D6" w:rsidP="00454890">
            <w:pPr>
              <w:spacing w:before="120" w:after="120" w:line="480" w:lineRule="auto"/>
              <w:rPr>
                <w:rStyle w:val="Strong"/>
                <w:rFonts w:ascii="Times New Roman" w:hAnsi="Times New Roman"/>
              </w:rPr>
            </w:pPr>
            <w:r w:rsidRPr="00905F84">
              <w:rPr>
                <w:rStyle w:val="Strong"/>
                <w:rFonts w:ascii="Times New Roman" w:hAnsi="Times New Roman"/>
              </w:rPr>
              <w:t>Signature &amp; assessment date</w:t>
            </w:r>
          </w:p>
        </w:tc>
        <w:tc>
          <w:tcPr>
            <w:tcW w:w="4842" w:type="dxa"/>
            <w:gridSpan w:val="2"/>
            <w:shd w:val="clear" w:color="auto" w:fill="FFFFFF" w:themeFill="background1"/>
          </w:tcPr>
          <w:p w14:paraId="2A47CC8B" w14:textId="77777777" w:rsidR="000200D6" w:rsidRPr="00905F84" w:rsidRDefault="000200D6" w:rsidP="00454890">
            <w:pPr>
              <w:spacing w:before="120" w:after="120" w:line="480" w:lineRule="auto"/>
              <w:rPr>
                <w:rStyle w:val="Strong"/>
                <w:rFonts w:ascii="Times New Roman" w:hAnsi="Times New Roman"/>
                <w:b w:val="0"/>
              </w:rPr>
            </w:pPr>
          </w:p>
        </w:tc>
      </w:tr>
    </w:tbl>
    <w:p w14:paraId="08B9931E" w14:textId="77777777" w:rsidR="000200D6" w:rsidRPr="00905F84" w:rsidRDefault="000200D6" w:rsidP="00454890">
      <w:pPr>
        <w:spacing w:line="480" w:lineRule="auto"/>
        <w:rPr>
          <w:b/>
        </w:rPr>
      </w:pPr>
    </w:p>
    <w:tbl>
      <w:tblPr>
        <w:tblStyle w:val="TableGrid"/>
        <w:tblW w:w="5139" w:type="pct"/>
        <w:tblLook w:val="04A0" w:firstRow="1" w:lastRow="0" w:firstColumn="1" w:lastColumn="0" w:noHBand="0" w:noVBand="1"/>
      </w:tblPr>
      <w:tblGrid>
        <w:gridCol w:w="2405"/>
        <w:gridCol w:w="1666"/>
        <w:gridCol w:w="2561"/>
        <w:gridCol w:w="1430"/>
        <w:gridCol w:w="2195"/>
        <w:gridCol w:w="1430"/>
        <w:gridCol w:w="1349"/>
        <w:gridCol w:w="1345"/>
      </w:tblGrid>
      <w:tr w:rsidR="000200D6" w:rsidRPr="00905F84" w14:paraId="52FEB082" w14:textId="77777777" w:rsidTr="008A3BB5">
        <w:trPr>
          <w:tblHeader/>
        </w:trPr>
        <w:tc>
          <w:tcPr>
            <w:tcW w:w="901" w:type="pct"/>
            <w:shd w:val="clear" w:color="auto" w:fill="D9D9D9" w:themeFill="background1" w:themeFillShade="D9"/>
          </w:tcPr>
          <w:p w14:paraId="524D9EC5"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lastRenderedPageBreak/>
              <w:t>Hazard (H)</w:t>
            </w:r>
          </w:p>
          <w:p w14:paraId="06D0C03D"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hazardous event (HE)</w:t>
            </w:r>
          </w:p>
          <w:p w14:paraId="116BA161"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consequence (C)</w:t>
            </w:r>
          </w:p>
        </w:tc>
        <w:tc>
          <w:tcPr>
            <w:tcW w:w="644" w:type="pct"/>
            <w:shd w:val="clear" w:color="auto" w:fill="D9D9D9" w:themeFill="background1" w:themeFillShade="D9"/>
          </w:tcPr>
          <w:p w14:paraId="691AC912"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Who might be harmed</w:t>
            </w:r>
          </w:p>
        </w:tc>
        <w:tc>
          <w:tcPr>
            <w:tcW w:w="955" w:type="pct"/>
            <w:shd w:val="clear" w:color="auto" w:fill="D9D9D9" w:themeFill="background1" w:themeFillShade="D9"/>
          </w:tcPr>
          <w:p w14:paraId="43A0B8A4"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Current controls</w:t>
            </w:r>
          </w:p>
        </w:tc>
        <w:tc>
          <w:tcPr>
            <w:tcW w:w="347" w:type="pct"/>
            <w:shd w:val="clear" w:color="auto" w:fill="D9D9D9" w:themeFill="background1" w:themeFillShade="D9"/>
          </w:tcPr>
          <w:p w14:paraId="07D84426"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Current risk</w:t>
            </w:r>
          </w:p>
          <w:p w14:paraId="0EBB0DBF" w14:textId="77777777" w:rsidR="000200D6" w:rsidRPr="00905F84" w:rsidRDefault="000200D6" w:rsidP="00454890">
            <w:pPr>
              <w:spacing w:line="480" w:lineRule="auto"/>
              <w:jc w:val="center"/>
              <w:rPr>
                <w:rStyle w:val="Strong"/>
                <w:rFonts w:ascii="Times New Roman" w:hAnsi="Times New Roman"/>
              </w:rPr>
            </w:pPr>
            <w:proofErr w:type="spellStart"/>
            <w:r w:rsidRPr="00905F84">
              <w:rPr>
                <w:rStyle w:val="Strong"/>
                <w:rFonts w:ascii="Times New Roman" w:hAnsi="Times New Roman"/>
              </w:rPr>
              <w:t>LxC</w:t>
            </w:r>
            <w:proofErr w:type="spellEnd"/>
            <w:r w:rsidRPr="00905F84">
              <w:rPr>
                <w:rStyle w:val="Strong"/>
                <w:rFonts w:ascii="Times New Roman" w:hAnsi="Times New Roman"/>
              </w:rPr>
              <w:t>=R</w:t>
            </w:r>
          </w:p>
        </w:tc>
        <w:tc>
          <w:tcPr>
            <w:tcW w:w="828" w:type="pct"/>
            <w:shd w:val="clear" w:color="auto" w:fill="D9D9D9" w:themeFill="background1" w:themeFillShade="D9"/>
          </w:tcPr>
          <w:p w14:paraId="390B04BF"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Additional controls needed to reduce the risk</w:t>
            </w:r>
          </w:p>
        </w:tc>
        <w:tc>
          <w:tcPr>
            <w:tcW w:w="395" w:type="pct"/>
            <w:shd w:val="clear" w:color="auto" w:fill="D9D9D9" w:themeFill="background1" w:themeFillShade="D9"/>
          </w:tcPr>
          <w:p w14:paraId="76C1DB3D"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 xml:space="preserve">Residual </w:t>
            </w:r>
          </w:p>
          <w:p w14:paraId="0604BAC9"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risk</w:t>
            </w:r>
          </w:p>
          <w:p w14:paraId="7E7E5BCD" w14:textId="77777777" w:rsidR="000200D6" w:rsidRPr="00905F84" w:rsidRDefault="000200D6" w:rsidP="00454890">
            <w:pPr>
              <w:spacing w:line="480" w:lineRule="auto"/>
              <w:jc w:val="center"/>
              <w:rPr>
                <w:rStyle w:val="Strong"/>
                <w:rFonts w:ascii="Times New Roman" w:hAnsi="Times New Roman"/>
              </w:rPr>
            </w:pPr>
            <w:proofErr w:type="spellStart"/>
            <w:r w:rsidRPr="00905F84">
              <w:rPr>
                <w:rStyle w:val="Strong"/>
                <w:rFonts w:ascii="Times New Roman" w:hAnsi="Times New Roman"/>
              </w:rPr>
              <w:t>LxC</w:t>
            </w:r>
            <w:proofErr w:type="spellEnd"/>
            <w:r w:rsidRPr="00905F84">
              <w:rPr>
                <w:rStyle w:val="Strong"/>
                <w:rFonts w:ascii="Times New Roman" w:hAnsi="Times New Roman"/>
              </w:rPr>
              <w:t>=R</w:t>
            </w:r>
          </w:p>
        </w:tc>
        <w:tc>
          <w:tcPr>
            <w:tcW w:w="397" w:type="pct"/>
            <w:shd w:val="clear" w:color="auto" w:fill="D9D9D9" w:themeFill="background1" w:themeFillShade="D9"/>
          </w:tcPr>
          <w:p w14:paraId="5094BCCF"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 xml:space="preserve">Target Date </w:t>
            </w:r>
          </w:p>
          <w:p w14:paraId="751C3C6B" w14:textId="77777777" w:rsidR="000200D6" w:rsidRPr="00905F84" w:rsidRDefault="000200D6" w:rsidP="00454890">
            <w:pPr>
              <w:spacing w:line="480" w:lineRule="auto"/>
              <w:jc w:val="center"/>
              <w:rPr>
                <w:rStyle w:val="Strong"/>
                <w:rFonts w:ascii="Times New Roman" w:hAnsi="Times New Roman"/>
              </w:rPr>
            </w:pPr>
          </w:p>
        </w:tc>
        <w:tc>
          <w:tcPr>
            <w:tcW w:w="532" w:type="pct"/>
            <w:shd w:val="clear" w:color="auto" w:fill="D9D9D9" w:themeFill="background1" w:themeFillShade="D9"/>
          </w:tcPr>
          <w:p w14:paraId="5746D24D" w14:textId="77777777" w:rsidR="000200D6" w:rsidRPr="00905F84" w:rsidRDefault="000200D6" w:rsidP="00454890">
            <w:pPr>
              <w:spacing w:line="480" w:lineRule="auto"/>
              <w:jc w:val="center"/>
              <w:rPr>
                <w:rStyle w:val="Strong"/>
                <w:rFonts w:ascii="Times New Roman" w:hAnsi="Times New Roman"/>
              </w:rPr>
            </w:pPr>
            <w:r w:rsidRPr="00905F84">
              <w:rPr>
                <w:rStyle w:val="Strong"/>
                <w:rFonts w:ascii="Times New Roman" w:hAnsi="Times New Roman"/>
              </w:rPr>
              <w:t>Date achieved</w:t>
            </w:r>
          </w:p>
        </w:tc>
      </w:tr>
      <w:tr w:rsidR="000200D6" w:rsidRPr="00905F84" w14:paraId="211E14C3" w14:textId="77777777" w:rsidTr="008A3BB5">
        <w:tc>
          <w:tcPr>
            <w:tcW w:w="901" w:type="pct"/>
          </w:tcPr>
          <w:p w14:paraId="0FC65195" w14:textId="77777777" w:rsidR="000200D6" w:rsidRPr="00905F84" w:rsidRDefault="000200D6" w:rsidP="00454890">
            <w:pPr>
              <w:spacing w:before="120" w:after="120" w:line="480" w:lineRule="auto"/>
              <w:rPr>
                <w:rStyle w:val="Strong"/>
                <w:rFonts w:ascii="Times New Roman" w:hAnsi="Times New Roman"/>
              </w:rPr>
            </w:pPr>
            <w:r w:rsidRPr="00905F84">
              <w:rPr>
                <w:rStyle w:val="Strong"/>
                <w:rFonts w:ascii="Times New Roman" w:hAnsi="Times New Roman"/>
                <w:bCs w:val="0"/>
              </w:rPr>
              <w:t>A</w:t>
            </w:r>
            <w:r w:rsidRPr="00905F84">
              <w:rPr>
                <w:rStyle w:val="Strong"/>
                <w:rFonts w:ascii="Times New Roman" w:hAnsi="Times New Roman"/>
              </w:rPr>
              <w:t>ches and pains from prolonged use of DSE (Display Screen Equipment)</w:t>
            </w:r>
          </w:p>
        </w:tc>
        <w:tc>
          <w:tcPr>
            <w:tcW w:w="644" w:type="pct"/>
          </w:tcPr>
          <w:p w14:paraId="46347940" w14:textId="77777777" w:rsidR="000200D6" w:rsidRPr="00905F84" w:rsidRDefault="000200D6" w:rsidP="00454890">
            <w:pPr>
              <w:spacing w:before="120" w:after="120" w:line="480" w:lineRule="auto"/>
            </w:pPr>
            <w:r w:rsidRPr="00905F84">
              <w:t>Researcher and participants</w:t>
            </w:r>
          </w:p>
        </w:tc>
        <w:tc>
          <w:tcPr>
            <w:tcW w:w="955" w:type="pct"/>
          </w:tcPr>
          <w:p w14:paraId="661C67F6" w14:textId="77777777" w:rsidR="000200D6" w:rsidRPr="00905F84" w:rsidRDefault="000200D6" w:rsidP="00454890">
            <w:pPr>
              <w:spacing w:before="120" w:after="120" w:line="480" w:lineRule="auto"/>
            </w:pPr>
            <w:r w:rsidRPr="00905F84">
              <w:t>Dependent on the individuals home working environment.</w:t>
            </w:r>
          </w:p>
        </w:tc>
        <w:tc>
          <w:tcPr>
            <w:tcW w:w="347" w:type="pct"/>
            <w:shd w:val="clear" w:color="auto" w:fill="92D050"/>
          </w:tcPr>
          <w:p w14:paraId="6ACD2ECB" w14:textId="77777777" w:rsidR="000200D6" w:rsidRPr="00905F84" w:rsidRDefault="000200D6" w:rsidP="00454890">
            <w:pPr>
              <w:spacing w:before="120" w:after="120" w:line="480" w:lineRule="auto"/>
              <w:jc w:val="center"/>
            </w:pPr>
            <w:r w:rsidRPr="00905F84">
              <w:t>Fairly likely X Minor (Low Risk)</w:t>
            </w:r>
          </w:p>
        </w:tc>
        <w:tc>
          <w:tcPr>
            <w:tcW w:w="828" w:type="pct"/>
          </w:tcPr>
          <w:p w14:paraId="5C890733" w14:textId="77777777" w:rsidR="000200D6" w:rsidRPr="00905F84" w:rsidRDefault="000200D6" w:rsidP="00454890">
            <w:pPr>
              <w:spacing w:before="120" w:after="120" w:line="480" w:lineRule="auto"/>
            </w:pPr>
            <w:r w:rsidRPr="00905F84">
              <w:t>The researcher must provide participants with guidance on the safe use of DSE</w:t>
            </w:r>
          </w:p>
        </w:tc>
        <w:tc>
          <w:tcPr>
            <w:tcW w:w="395" w:type="pct"/>
            <w:shd w:val="clear" w:color="auto" w:fill="00B050"/>
          </w:tcPr>
          <w:p w14:paraId="0FE60746" w14:textId="77777777" w:rsidR="000200D6" w:rsidRPr="00905F84" w:rsidRDefault="000200D6" w:rsidP="00454890">
            <w:pPr>
              <w:spacing w:before="120" w:after="120" w:line="480" w:lineRule="auto"/>
              <w:jc w:val="center"/>
            </w:pPr>
            <w:r w:rsidRPr="00905F84">
              <w:t>Unlikely X Insignificant (Very Low Risk)</w:t>
            </w:r>
          </w:p>
        </w:tc>
        <w:tc>
          <w:tcPr>
            <w:tcW w:w="397" w:type="pct"/>
          </w:tcPr>
          <w:p w14:paraId="06B1B072" w14:textId="77777777" w:rsidR="000200D6" w:rsidRPr="00905F84" w:rsidRDefault="000200D6" w:rsidP="00454890">
            <w:pPr>
              <w:spacing w:before="120" w:after="120" w:line="480" w:lineRule="auto"/>
              <w:jc w:val="center"/>
            </w:pPr>
            <w:r w:rsidRPr="00905F84">
              <w:t>Before data gathering and interviews</w:t>
            </w:r>
          </w:p>
        </w:tc>
        <w:tc>
          <w:tcPr>
            <w:tcW w:w="532" w:type="pct"/>
          </w:tcPr>
          <w:p w14:paraId="69CAB8BD" w14:textId="77777777" w:rsidR="000200D6" w:rsidRPr="00905F84" w:rsidRDefault="000200D6" w:rsidP="00454890">
            <w:pPr>
              <w:spacing w:before="120" w:after="120" w:line="480" w:lineRule="auto"/>
            </w:pPr>
          </w:p>
        </w:tc>
      </w:tr>
      <w:tr w:rsidR="000200D6" w:rsidRPr="00905F84" w14:paraId="7FD28DFD" w14:textId="77777777" w:rsidTr="008A3BB5">
        <w:tc>
          <w:tcPr>
            <w:tcW w:w="901" w:type="pct"/>
          </w:tcPr>
          <w:p w14:paraId="1A0F381C" w14:textId="77777777" w:rsidR="000200D6" w:rsidRPr="00905F84" w:rsidRDefault="000200D6" w:rsidP="00454890">
            <w:pPr>
              <w:spacing w:before="120" w:after="120" w:line="480" w:lineRule="auto"/>
            </w:pPr>
            <w:r w:rsidRPr="00905F84">
              <w:rPr>
                <w:b/>
                <w:bCs/>
              </w:rPr>
              <w:t>Researcher work-related stress due to excessive workload</w:t>
            </w:r>
          </w:p>
        </w:tc>
        <w:tc>
          <w:tcPr>
            <w:tcW w:w="644" w:type="pct"/>
          </w:tcPr>
          <w:p w14:paraId="54E857A6" w14:textId="77777777" w:rsidR="000200D6" w:rsidRPr="00905F84" w:rsidRDefault="000200D6" w:rsidP="00454890">
            <w:pPr>
              <w:spacing w:before="120" w:after="120" w:line="480" w:lineRule="auto"/>
            </w:pPr>
            <w:r w:rsidRPr="00905F84">
              <w:t>Researcher</w:t>
            </w:r>
          </w:p>
        </w:tc>
        <w:tc>
          <w:tcPr>
            <w:tcW w:w="955" w:type="pct"/>
          </w:tcPr>
          <w:p w14:paraId="70774E19" w14:textId="77777777" w:rsidR="000200D6" w:rsidRPr="00905F84" w:rsidRDefault="000200D6" w:rsidP="00454890">
            <w:pPr>
              <w:spacing w:before="120" w:after="120" w:line="480" w:lineRule="auto"/>
            </w:pPr>
            <w:r w:rsidRPr="00905F84">
              <w:t>None</w:t>
            </w:r>
          </w:p>
        </w:tc>
        <w:tc>
          <w:tcPr>
            <w:tcW w:w="347" w:type="pct"/>
            <w:shd w:val="clear" w:color="auto" w:fill="FFC000"/>
          </w:tcPr>
          <w:p w14:paraId="2BFC0A45" w14:textId="77777777" w:rsidR="000200D6" w:rsidRPr="00905F84" w:rsidRDefault="000200D6" w:rsidP="00454890">
            <w:pPr>
              <w:spacing w:before="120" w:after="120" w:line="480" w:lineRule="auto"/>
              <w:jc w:val="center"/>
            </w:pPr>
            <w:r w:rsidRPr="00905F84">
              <w:t>Likely X Moderate (Medium Risk)</w:t>
            </w:r>
          </w:p>
        </w:tc>
        <w:tc>
          <w:tcPr>
            <w:tcW w:w="828" w:type="pct"/>
          </w:tcPr>
          <w:p w14:paraId="7F22D633" w14:textId="77777777" w:rsidR="000200D6" w:rsidRPr="00905F84" w:rsidRDefault="000200D6" w:rsidP="00454890">
            <w:pPr>
              <w:spacing w:before="120" w:after="120" w:line="480" w:lineRule="auto"/>
            </w:pPr>
            <w:r w:rsidRPr="00905F84">
              <w:t>Identify support resources assisting the researcher to find a balance between work and life.</w:t>
            </w:r>
          </w:p>
        </w:tc>
        <w:tc>
          <w:tcPr>
            <w:tcW w:w="395" w:type="pct"/>
            <w:shd w:val="clear" w:color="auto" w:fill="FFC000"/>
          </w:tcPr>
          <w:p w14:paraId="76805A42" w14:textId="77777777" w:rsidR="000200D6" w:rsidRPr="00905F84" w:rsidRDefault="000200D6" w:rsidP="00454890">
            <w:pPr>
              <w:spacing w:before="120" w:after="120" w:line="480" w:lineRule="auto"/>
              <w:jc w:val="center"/>
            </w:pPr>
            <w:r w:rsidRPr="00905F84">
              <w:t>Likely X Minor (Medium Risk)</w:t>
            </w:r>
          </w:p>
        </w:tc>
        <w:tc>
          <w:tcPr>
            <w:tcW w:w="397" w:type="pct"/>
          </w:tcPr>
          <w:p w14:paraId="3513A05F" w14:textId="77777777" w:rsidR="000200D6" w:rsidRPr="00905F84" w:rsidRDefault="000200D6" w:rsidP="00454890">
            <w:pPr>
              <w:spacing w:before="120" w:after="120" w:line="480" w:lineRule="auto"/>
              <w:jc w:val="center"/>
            </w:pPr>
            <w:r w:rsidRPr="00905F84">
              <w:t>Before research commences</w:t>
            </w:r>
          </w:p>
        </w:tc>
        <w:tc>
          <w:tcPr>
            <w:tcW w:w="532" w:type="pct"/>
          </w:tcPr>
          <w:p w14:paraId="4CFC22DE" w14:textId="77777777" w:rsidR="000200D6" w:rsidRPr="00905F84" w:rsidRDefault="000200D6" w:rsidP="00454890">
            <w:pPr>
              <w:spacing w:before="120" w:after="120" w:line="480" w:lineRule="auto"/>
            </w:pPr>
          </w:p>
        </w:tc>
      </w:tr>
      <w:tr w:rsidR="000200D6" w:rsidRPr="00905F84" w14:paraId="6E064B26" w14:textId="77777777" w:rsidTr="008A3BB5">
        <w:tc>
          <w:tcPr>
            <w:tcW w:w="901" w:type="pct"/>
          </w:tcPr>
          <w:p w14:paraId="4B9E1FF7" w14:textId="69289C4A" w:rsidR="000200D6" w:rsidRPr="00905F84" w:rsidRDefault="000200D6" w:rsidP="00454890">
            <w:pPr>
              <w:spacing w:before="120" w:after="120" w:line="480" w:lineRule="auto"/>
              <w:rPr>
                <w:b/>
                <w:bCs/>
              </w:rPr>
            </w:pPr>
            <w:r w:rsidRPr="00905F84">
              <w:rPr>
                <w:b/>
                <w:bCs/>
              </w:rPr>
              <w:lastRenderedPageBreak/>
              <w:t xml:space="preserve">Lone working – long-term health issues resulting from isolation and </w:t>
            </w:r>
            <w:r w:rsidR="005E075B">
              <w:rPr>
                <w:b/>
                <w:bCs/>
              </w:rPr>
              <w:t xml:space="preserve">lack of </w:t>
            </w:r>
            <w:r w:rsidRPr="00905F84">
              <w:rPr>
                <w:b/>
                <w:bCs/>
              </w:rPr>
              <w:t>knowledge or training</w:t>
            </w:r>
          </w:p>
        </w:tc>
        <w:tc>
          <w:tcPr>
            <w:tcW w:w="644" w:type="pct"/>
          </w:tcPr>
          <w:p w14:paraId="0C3D26B8" w14:textId="77777777" w:rsidR="000200D6" w:rsidRPr="00905F84" w:rsidRDefault="000200D6" w:rsidP="00454890">
            <w:pPr>
              <w:spacing w:before="120" w:after="120" w:line="480" w:lineRule="auto"/>
            </w:pPr>
            <w:r w:rsidRPr="00905F84">
              <w:t>Researcher</w:t>
            </w:r>
          </w:p>
        </w:tc>
        <w:tc>
          <w:tcPr>
            <w:tcW w:w="955" w:type="pct"/>
          </w:tcPr>
          <w:p w14:paraId="2103081C" w14:textId="77777777" w:rsidR="000200D6" w:rsidRPr="00905F84" w:rsidRDefault="000200D6" w:rsidP="00454890">
            <w:pPr>
              <w:spacing w:before="120" w:after="120" w:line="480" w:lineRule="auto"/>
            </w:pPr>
            <w:r w:rsidRPr="00905F84">
              <w:t>None</w:t>
            </w:r>
          </w:p>
        </w:tc>
        <w:tc>
          <w:tcPr>
            <w:tcW w:w="347" w:type="pct"/>
            <w:shd w:val="clear" w:color="auto" w:fill="FFC000"/>
          </w:tcPr>
          <w:p w14:paraId="0C5AD48B" w14:textId="77777777" w:rsidR="000200D6" w:rsidRPr="00905F84" w:rsidRDefault="000200D6" w:rsidP="00454890">
            <w:pPr>
              <w:spacing w:before="120" w:after="120" w:line="480" w:lineRule="auto"/>
              <w:jc w:val="center"/>
            </w:pPr>
            <w:r w:rsidRPr="00905F84">
              <w:t>Fairly likely X Moderate (Medium Risk)</w:t>
            </w:r>
          </w:p>
        </w:tc>
        <w:tc>
          <w:tcPr>
            <w:tcW w:w="828" w:type="pct"/>
          </w:tcPr>
          <w:p w14:paraId="13989F15" w14:textId="77777777" w:rsidR="000200D6" w:rsidRPr="00905F84" w:rsidRDefault="000200D6" w:rsidP="00454890">
            <w:pPr>
              <w:spacing w:before="120" w:after="120" w:line="480" w:lineRule="auto"/>
            </w:pPr>
            <w:r w:rsidRPr="00905F84">
              <w:t>Identify mental health support resources.</w:t>
            </w:r>
          </w:p>
        </w:tc>
        <w:tc>
          <w:tcPr>
            <w:tcW w:w="395" w:type="pct"/>
            <w:shd w:val="clear" w:color="auto" w:fill="92D050"/>
          </w:tcPr>
          <w:p w14:paraId="611BA026" w14:textId="77777777" w:rsidR="000200D6" w:rsidRPr="00905F84" w:rsidRDefault="000200D6" w:rsidP="00454890">
            <w:pPr>
              <w:spacing w:before="120" w:after="120" w:line="480" w:lineRule="auto"/>
              <w:jc w:val="center"/>
            </w:pPr>
            <w:r w:rsidRPr="00905F84">
              <w:t>Fairly likely X Minor (Low Risk)</w:t>
            </w:r>
          </w:p>
        </w:tc>
        <w:tc>
          <w:tcPr>
            <w:tcW w:w="397" w:type="pct"/>
          </w:tcPr>
          <w:p w14:paraId="7BDBC27E" w14:textId="77777777" w:rsidR="000200D6" w:rsidRPr="00905F84" w:rsidRDefault="000200D6" w:rsidP="00454890">
            <w:pPr>
              <w:spacing w:before="120" w:after="120" w:line="480" w:lineRule="auto"/>
              <w:jc w:val="center"/>
            </w:pPr>
            <w:r w:rsidRPr="00905F84">
              <w:t>Before research commences</w:t>
            </w:r>
          </w:p>
        </w:tc>
        <w:tc>
          <w:tcPr>
            <w:tcW w:w="532" w:type="pct"/>
          </w:tcPr>
          <w:p w14:paraId="38C1632B" w14:textId="77777777" w:rsidR="000200D6" w:rsidRPr="00905F84" w:rsidRDefault="000200D6" w:rsidP="00454890">
            <w:pPr>
              <w:spacing w:before="120" w:after="120" w:line="480" w:lineRule="auto"/>
            </w:pPr>
          </w:p>
        </w:tc>
      </w:tr>
      <w:tr w:rsidR="000200D6" w:rsidRPr="00905F84" w14:paraId="43DB65D8" w14:textId="77777777" w:rsidTr="008A3BB5">
        <w:tc>
          <w:tcPr>
            <w:tcW w:w="901" w:type="pct"/>
          </w:tcPr>
          <w:p w14:paraId="027DEB8B" w14:textId="77777777" w:rsidR="000200D6" w:rsidRPr="00905F84" w:rsidRDefault="000200D6" w:rsidP="00454890">
            <w:pPr>
              <w:spacing w:before="120" w:after="120" w:line="480" w:lineRule="auto"/>
            </w:pPr>
            <w:proofErr w:type="spellStart"/>
            <w:proofErr w:type="gramStart"/>
            <w:r w:rsidRPr="00905F84">
              <w:rPr>
                <w:b/>
                <w:bCs/>
              </w:rPr>
              <w:t>Home work</w:t>
            </w:r>
            <w:proofErr w:type="spellEnd"/>
            <w:proofErr w:type="gramEnd"/>
            <w:r w:rsidRPr="00905F84">
              <w:rPr>
                <w:b/>
                <w:bCs/>
              </w:rPr>
              <w:t xml:space="preserve"> equipment safety – </w:t>
            </w:r>
            <w:r w:rsidRPr="00905F84">
              <w:t>faulty electrical equipment can cause serious injury or death.</w:t>
            </w:r>
          </w:p>
        </w:tc>
        <w:tc>
          <w:tcPr>
            <w:tcW w:w="644" w:type="pct"/>
          </w:tcPr>
          <w:p w14:paraId="33C1D4FD" w14:textId="77777777" w:rsidR="000200D6" w:rsidRPr="00905F84" w:rsidRDefault="000200D6" w:rsidP="00454890">
            <w:pPr>
              <w:spacing w:before="120" w:after="120" w:line="480" w:lineRule="auto"/>
            </w:pPr>
            <w:r w:rsidRPr="00905F84">
              <w:t>Researcher and participants</w:t>
            </w:r>
          </w:p>
        </w:tc>
        <w:tc>
          <w:tcPr>
            <w:tcW w:w="955" w:type="pct"/>
          </w:tcPr>
          <w:p w14:paraId="2E14CF2C" w14:textId="77777777" w:rsidR="000200D6" w:rsidRPr="00905F84" w:rsidRDefault="000200D6" w:rsidP="00454890">
            <w:pPr>
              <w:spacing w:before="120" w:after="120" w:line="480" w:lineRule="auto"/>
            </w:pPr>
            <w:r w:rsidRPr="00905F84">
              <w:t>Depending on the individuals home working environment</w:t>
            </w:r>
          </w:p>
        </w:tc>
        <w:tc>
          <w:tcPr>
            <w:tcW w:w="347" w:type="pct"/>
            <w:shd w:val="clear" w:color="auto" w:fill="FF0000"/>
          </w:tcPr>
          <w:p w14:paraId="6F5C8C9E" w14:textId="77777777" w:rsidR="000200D6" w:rsidRPr="00905F84" w:rsidRDefault="000200D6" w:rsidP="00454890">
            <w:pPr>
              <w:spacing w:before="120" w:after="120" w:line="480" w:lineRule="auto"/>
              <w:jc w:val="center"/>
            </w:pPr>
            <w:r w:rsidRPr="00905F84">
              <w:t>Unlikely X Catastrophic (High Risk)</w:t>
            </w:r>
          </w:p>
        </w:tc>
        <w:tc>
          <w:tcPr>
            <w:tcW w:w="828" w:type="pct"/>
          </w:tcPr>
          <w:p w14:paraId="4C8B8E19" w14:textId="77777777" w:rsidR="000200D6" w:rsidRPr="00905F84" w:rsidRDefault="000200D6" w:rsidP="00454890">
            <w:pPr>
              <w:spacing w:before="120" w:after="120" w:line="480" w:lineRule="auto"/>
            </w:pPr>
            <w:r w:rsidRPr="00905F84">
              <w:t>The researcher and participants must perform visual checks on electrical equipment.</w:t>
            </w:r>
          </w:p>
        </w:tc>
        <w:tc>
          <w:tcPr>
            <w:tcW w:w="395" w:type="pct"/>
            <w:shd w:val="clear" w:color="auto" w:fill="FFC000"/>
          </w:tcPr>
          <w:p w14:paraId="20D722EF" w14:textId="77777777" w:rsidR="000200D6" w:rsidRPr="00905F84" w:rsidRDefault="000200D6" w:rsidP="00454890">
            <w:pPr>
              <w:spacing w:before="120" w:after="120" w:line="480" w:lineRule="auto"/>
              <w:jc w:val="center"/>
            </w:pPr>
            <w:r w:rsidRPr="00905F84">
              <w:t>Unlikely X Major (Medium Risk)</w:t>
            </w:r>
          </w:p>
        </w:tc>
        <w:tc>
          <w:tcPr>
            <w:tcW w:w="397" w:type="pct"/>
          </w:tcPr>
          <w:p w14:paraId="7863FA18" w14:textId="77777777" w:rsidR="000200D6" w:rsidRPr="00905F84" w:rsidRDefault="000200D6" w:rsidP="00454890">
            <w:pPr>
              <w:spacing w:before="120" w:after="120" w:line="480" w:lineRule="auto"/>
              <w:jc w:val="center"/>
            </w:pPr>
            <w:r w:rsidRPr="00905F84">
              <w:t>Before research commences</w:t>
            </w:r>
          </w:p>
        </w:tc>
        <w:tc>
          <w:tcPr>
            <w:tcW w:w="532" w:type="pct"/>
          </w:tcPr>
          <w:p w14:paraId="2E7E71AA" w14:textId="77777777" w:rsidR="000200D6" w:rsidRPr="00905F84" w:rsidRDefault="000200D6" w:rsidP="00454890">
            <w:pPr>
              <w:spacing w:before="120" w:after="120" w:line="480" w:lineRule="auto"/>
            </w:pPr>
          </w:p>
        </w:tc>
      </w:tr>
    </w:tbl>
    <w:p w14:paraId="49CC4E59" w14:textId="2649DC3E" w:rsidR="000200D6" w:rsidRPr="00905F84" w:rsidRDefault="000200D6" w:rsidP="00454890">
      <w:pPr>
        <w:spacing w:after="200" w:line="480" w:lineRule="auto"/>
        <w:rPr>
          <w:rFonts w:eastAsia="Times New Roman"/>
          <w:b/>
          <w:szCs w:val="28"/>
        </w:rPr>
      </w:pPr>
    </w:p>
    <w:p w14:paraId="3DE694C8" w14:textId="77777777" w:rsidR="000200D6" w:rsidRPr="00905F84" w:rsidRDefault="000200D6" w:rsidP="00454890">
      <w:pPr>
        <w:pStyle w:val="NoSpacing"/>
        <w:spacing w:line="480" w:lineRule="auto"/>
        <w:rPr>
          <w:rFonts w:ascii="Times New Roman" w:hAnsi="Times New Roman"/>
          <w:b w:val="0"/>
        </w:rPr>
      </w:pPr>
      <w:r w:rsidRPr="00905F84">
        <w:rPr>
          <w:rFonts w:ascii="Times New Roman" w:hAnsi="Times New Roman"/>
        </w:rPr>
        <w:lastRenderedPageBreak/>
        <w:t xml:space="preserve">Periodic Review </w:t>
      </w:r>
    </w:p>
    <w:tbl>
      <w:tblPr>
        <w:tblStyle w:val="TableGrid"/>
        <w:tblW w:w="14567" w:type="dxa"/>
        <w:tblLook w:val="04A0" w:firstRow="1" w:lastRow="0" w:firstColumn="1" w:lastColumn="0" w:noHBand="0" w:noVBand="1"/>
      </w:tblPr>
      <w:tblGrid>
        <w:gridCol w:w="2660"/>
        <w:gridCol w:w="2551"/>
        <w:gridCol w:w="2552"/>
        <w:gridCol w:w="2268"/>
        <w:gridCol w:w="2268"/>
        <w:gridCol w:w="2268"/>
      </w:tblGrid>
      <w:tr w:rsidR="000200D6" w:rsidRPr="00905F84" w14:paraId="60345AF7" w14:textId="77777777" w:rsidTr="008A3BB5">
        <w:tc>
          <w:tcPr>
            <w:tcW w:w="2660" w:type="dxa"/>
            <w:shd w:val="clear" w:color="auto" w:fill="F2F2F2" w:themeFill="background1" w:themeFillShade="F2"/>
          </w:tcPr>
          <w:p w14:paraId="51E69E70" w14:textId="77777777" w:rsidR="000200D6" w:rsidRPr="00905F84" w:rsidRDefault="000200D6" w:rsidP="00454890">
            <w:pPr>
              <w:spacing w:line="480" w:lineRule="auto"/>
              <w:rPr>
                <w:b/>
              </w:rPr>
            </w:pPr>
            <w:r w:rsidRPr="00905F84">
              <w:rPr>
                <w:b/>
              </w:rPr>
              <w:t>Review date:</w:t>
            </w:r>
          </w:p>
        </w:tc>
        <w:tc>
          <w:tcPr>
            <w:tcW w:w="2551" w:type="dxa"/>
          </w:tcPr>
          <w:p w14:paraId="17590A1A" w14:textId="77777777" w:rsidR="000200D6" w:rsidRPr="00905F84" w:rsidRDefault="000200D6" w:rsidP="00454890">
            <w:pPr>
              <w:spacing w:line="480" w:lineRule="auto"/>
            </w:pPr>
          </w:p>
        </w:tc>
        <w:tc>
          <w:tcPr>
            <w:tcW w:w="2552" w:type="dxa"/>
          </w:tcPr>
          <w:p w14:paraId="4DE55200" w14:textId="77777777" w:rsidR="000200D6" w:rsidRPr="00905F84" w:rsidRDefault="000200D6" w:rsidP="00454890">
            <w:pPr>
              <w:spacing w:line="480" w:lineRule="auto"/>
            </w:pPr>
          </w:p>
        </w:tc>
        <w:tc>
          <w:tcPr>
            <w:tcW w:w="2268" w:type="dxa"/>
          </w:tcPr>
          <w:p w14:paraId="71879992" w14:textId="77777777" w:rsidR="000200D6" w:rsidRPr="00905F84" w:rsidRDefault="000200D6" w:rsidP="00454890">
            <w:pPr>
              <w:spacing w:line="480" w:lineRule="auto"/>
            </w:pPr>
          </w:p>
        </w:tc>
        <w:tc>
          <w:tcPr>
            <w:tcW w:w="2268" w:type="dxa"/>
          </w:tcPr>
          <w:p w14:paraId="7A1B727E" w14:textId="77777777" w:rsidR="000200D6" w:rsidRPr="00905F84" w:rsidRDefault="000200D6" w:rsidP="00454890">
            <w:pPr>
              <w:spacing w:line="480" w:lineRule="auto"/>
            </w:pPr>
          </w:p>
        </w:tc>
        <w:tc>
          <w:tcPr>
            <w:tcW w:w="2268" w:type="dxa"/>
          </w:tcPr>
          <w:p w14:paraId="0A0440BD" w14:textId="77777777" w:rsidR="000200D6" w:rsidRPr="00905F84" w:rsidRDefault="000200D6" w:rsidP="00454890">
            <w:pPr>
              <w:spacing w:line="480" w:lineRule="auto"/>
            </w:pPr>
          </w:p>
        </w:tc>
      </w:tr>
      <w:tr w:rsidR="000200D6" w:rsidRPr="00905F84" w14:paraId="0F6483FA" w14:textId="77777777" w:rsidTr="008A3BB5">
        <w:tc>
          <w:tcPr>
            <w:tcW w:w="2660" w:type="dxa"/>
            <w:shd w:val="clear" w:color="auto" w:fill="F2F2F2" w:themeFill="background1" w:themeFillShade="F2"/>
          </w:tcPr>
          <w:p w14:paraId="53929A6F" w14:textId="77777777" w:rsidR="000200D6" w:rsidRPr="00905F84" w:rsidRDefault="000200D6" w:rsidP="00454890">
            <w:pPr>
              <w:spacing w:line="480" w:lineRule="auto"/>
              <w:rPr>
                <w:b/>
              </w:rPr>
            </w:pPr>
            <w:r w:rsidRPr="00905F84">
              <w:rPr>
                <w:b/>
              </w:rPr>
              <w:t>Review by:</w:t>
            </w:r>
          </w:p>
        </w:tc>
        <w:tc>
          <w:tcPr>
            <w:tcW w:w="2551" w:type="dxa"/>
          </w:tcPr>
          <w:p w14:paraId="3A3B72F6" w14:textId="77777777" w:rsidR="000200D6" w:rsidRPr="00905F84" w:rsidRDefault="000200D6" w:rsidP="00454890">
            <w:pPr>
              <w:spacing w:line="480" w:lineRule="auto"/>
            </w:pPr>
          </w:p>
        </w:tc>
        <w:tc>
          <w:tcPr>
            <w:tcW w:w="2552" w:type="dxa"/>
          </w:tcPr>
          <w:p w14:paraId="15B60AA8" w14:textId="77777777" w:rsidR="000200D6" w:rsidRPr="00905F84" w:rsidRDefault="000200D6" w:rsidP="00454890">
            <w:pPr>
              <w:spacing w:line="480" w:lineRule="auto"/>
            </w:pPr>
          </w:p>
        </w:tc>
        <w:tc>
          <w:tcPr>
            <w:tcW w:w="2268" w:type="dxa"/>
          </w:tcPr>
          <w:p w14:paraId="03C386DB" w14:textId="77777777" w:rsidR="000200D6" w:rsidRPr="00905F84" w:rsidRDefault="000200D6" w:rsidP="00454890">
            <w:pPr>
              <w:spacing w:line="480" w:lineRule="auto"/>
            </w:pPr>
          </w:p>
        </w:tc>
        <w:tc>
          <w:tcPr>
            <w:tcW w:w="2268" w:type="dxa"/>
          </w:tcPr>
          <w:p w14:paraId="7F193F65" w14:textId="77777777" w:rsidR="000200D6" w:rsidRPr="00905F84" w:rsidRDefault="000200D6" w:rsidP="00454890">
            <w:pPr>
              <w:spacing w:line="480" w:lineRule="auto"/>
            </w:pPr>
          </w:p>
        </w:tc>
        <w:tc>
          <w:tcPr>
            <w:tcW w:w="2268" w:type="dxa"/>
          </w:tcPr>
          <w:p w14:paraId="06A1FC9B" w14:textId="77777777" w:rsidR="000200D6" w:rsidRPr="00905F84" w:rsidRDefault="000200D6" w:rsidP="00454890">
            <w:pPr>
              <w:spacing w:line="480" w:lineRule="auto"/>
            </w:pPr>
          </w:p>
        </w:tc>
      </w:tr>
      <w:tr w:rsidR="000200D6" w:rsidRPr="00905F84" w14:paraId="14970F70" w14:textId="77777777" w:rsidTr="008A3BB5">
        <w:tc>
          <w:tcPr>
            <w:tcW w:w="2660" w:type="dxa"/>
            <w:shd w:val="clear" w:color="auto" w:fill="F2F2F2" w:themeFill="background1" w:themeFillShade="F2"/>
          </w:tcPr>
          <w:p w14:paraId="1E27D41B" w14:textId="77777777" w:rsidR="000200D6" w:rsidRPr="00905F84" w:rsidRDefault="000200D6" w:rsidP="00454890">
            <w:pPr>
              <w:spacing w:line="480" w:lineRule="auto"/>
              <w:rPr>
                <w:b/>
              </w:rPr>
            </w:pPr>
            <w:r w:rsidRPr="00905F84">
              <w:rPr>
                <w:b/>
              </w:rPr>
              <w:t>Signed:</w:t>
            </w:r>
          </w:p>
        </w:tc>
        <w:tc>
          <w:tcPr>
            <w:tcW w:w="2551" w:type="dxa"/>
          </w:tcPr>
          <w:p w14:paraId="7900D1D1" w14:textId="77777777" w:rsidR="000200D6" w:rsidRPr="00905F84" w:rsidRDefault="000200D6" w:rsidP="00454890">
            <w:pPr>
              <w:spacing w:line="480" w:lineRule="auto"/>
            </w:pPr>
          </w:p>
        </w:tc>
        <w:tc>
          <w:tcPr>
            <w:tcW w:w="2552" w:type="dxa"/>
          </w:tcPr>
          <w:p w14:paraId="2F7E401A" w14:textId="77777777" w:rsidR="000200D6" w:rsidRPr="00905F84" w:rsidRDefault="000200D6" w:rsidP="00454890">
            <w:pPr>
              <w:spacing w:line="480" w:lineRule="auto"/>
            </w:pPr>
          </w:p>
        </w:tc>
        <w:tc>
          <w:tcPr>
            <w:tcW w:w="2268" w:type="dxa"/>
          </w:tcPr>
          <w:p w14:paraId="196E04FB" w14:textId="77777777" w:rsidR="000200D6" w:rsidRPr="00905F84" w:rsidRDefault="000200D6" w:rsidP="00454890">
            <w:pPr>
              <w:spacing w:line="480" w:lineRule="auto"/>
            </w:pPr>
          </w:p>
        </w:tc>
        <w:tc>
          <w:tcPr>
            <w:tcW w:w="2268" w:type="dxa"/>
          </w:tcPr>
          <w:p w14:paraId="2CC1DB5D" w14:textId="77777777" w:rsidR="000200D6" w:rsidRPr="00905F84" w:rsidRDefault="000200D6" w:rsidP="00454890">
            <w:pPr>
              <w:spacing w:line="480" w:lineRule="auto"/>
            </w:pPr>
          </w:p>
        </w:tc>
        <w:tc>
          <w:tcPr>
            <w:tcW w:w="2268" w:type="dxa"/>
          </w:tcPr>
          <w:p w14:paraId="240951E2" w14:textId="77777777" w:rsidR="000200D6" w:rsidRPr="00905F84" w:rsidRDefault="000200D6" w:rsidP="00454890">
            <w:pPr>
              <w:spacing w:line="480" w:lineRule="auto"/>
            </w:pPr>
          </w:p>
        </w:tc>
      </w:tr>
    </w:tbl>
    <w:p w14:paraId="02380858" w14:textId="77777777" w:rsidR="000200D6" w:rsidRPr="00905F84" w:rsidRDefault="000200D6" w:rsidP="00454890">
      <w:pPr>
        <w:spacing w:line="480" w:lineRule="auto"/>
      </w:pPr>
      <w:r w:rsidRPr="00905F84">
        <w:t>If there are changes, please save assessment as a new version and archive previous version.</w:t>
      </w:r>
    </w:p>
    <w:p w14:paraId="3AA4C47A" w14:textId="77777777" w:rsidR="000200D6" w:rsidRPr="00905F84" w:rsidRDefault="000200D6" w:rsidP="00454890">
      <w:pPr>
        <w:pStyle w:val="Heading1"/>
        <w:spacing w:line="480" w:lineRule="auto"/>
        <w:rPr>
          <w:rFonts w:ascii="Times New Roman" w:hAnsi="Times New Roman" w:cs="Times New Roman"/>
        </w:rPr>
      </w:pPr>
    </w:p>
    <w:p w14:paraId="5E12521D" w14:textId="77777777" w:rsidR="000200D6" w:rsidRPr="00905F84" w:rsidRDefault="000200D6" w:rsidP="00454890">
      <w:pPr>
        <w:spacing w:line="480" w:lineRule="auto"/>
      </w:pPr>
    </w:p>
    <w:p w14:paraId="1CC9CED7" w14:textId="21086876" w:rsidR="00FF723B" w:rsidRPr="00905F84" w:rsidRDefault="00FF723B" w:rsidP="00454890">
      <w:pPr>
        <w:spacing w:line="480" w:lineRule="auto"/>
      </w:pPr>
    </w:p>
    <w:p w14:paraId="32207DBB" w14:textId="77777777" w:rsidR="00591A30" w:rsidRPr="00905F84" w:rsidRDefault="00591A30" w:rsidP="00454890">
      <w:pPr>
        <w:pStyle w:val="Heading1"/>
        <w:spacing w:line="480" w:lineRule="auto"/>
        <w:rPr>
          <w:rFonts w:ascii="Times New Roman" w:hAnsi="Times New Roman" w:cs="Times New Roman"/>
          <w:b/>
          <w:bCs/>
          <w:color w:val="auto"/>
        </w:rPr>
        <w:sectPr w:rsidR="00591A30" w:rsidRPr="00905F84" w:rsidSect="00591A30">
          <w:pgSz w:w="16838" w:h="11906" w:orient="landscape"/>
          <w:pgMar w:top="1418" w:right="1418" w:bottom="1418" w:left="1418" w:header="709" w:footer="709" w:gutter="0"/>
          <w:cols w:space="708"/>
          <w:docGrid w:linePitch="360"/>
        </w:sectPr>
      </w:pPr>
    </w:p>
    <w:p w14:paraId="1FAA11D7" w14:textId="05E0FB2F" w:rsidR="003249D0" w:rsidRPr="00905F84" w:rsidRDefault="003249D0" w:rsidP="00454890">
      <w:pPr>
        <w:pStyle w:val="Heading1"/>
        <w:spacing w:line="480" w:lineRule="auto"/>
        <w:rPr>
          <w:rFonts w:ascii="Times New Roman" w:hAnsi="Times New Roman" w:cs="Times New Roman"/>
          <w:b/>
          <w:bCs/>
          <w:color w:val="auto"/>
        </w:rPr>
      </w:pPr>
      <w:bookmarkStart w:id="27" w:name="_Toc106170320"/>
      <w:r w:rsidRPr="00905F84">
        <w:rPr>
          <w:rFonts w:ascii="Times New Roman" w:hAnsi="Times New Roman" w:cs="Times New Roman"/>
          <w:b/>
          <w:bCs/>
          <w:color w:val="auto"/>
        </w:rPr>
        <w:lastRenderedPageBreak/>
        <w:t xml:space="preserve">Section </w:t>
      </w:r>
      <w:r w:rsidR="00D56B44" w:rsidRPr="00905F84">
        <w:rPr>
          <w:rFonts w:ascii="Times New Roman" w:hAnsi="Times New Roman" w:cs="Times New Roman"/>
          <w:b/>
          <w:bCs/>
          <w:color w:val="auto"/>
        </w:rPr>
        <w:t>4</w:t>
      </w:r>
      <w:r w:rsidRPr="00905F84">
        <w:rPr>
          <w:rFonts w:ascii="Times New Roman" w:hAnsi="Times New Roman" w:cs="Times New Roman"/>
          <w:b/>
          <w:bCs/>
          <w:color w:val="auto"/>
        </w:rPr>
        <w:t>: Confirmation Statements</w:t>
      </w:r>
      <w:bookmarkEnd w:id="27"/>
    </w:p>
    <w:p w14:paraId="42709DA9" w14:textId="77777777" w:rsidR="003249D0" w:rsidRPr="00905F84" w:rsidRDefault="00AC78AF" w:rsidP="00454890">
      <w:pPr>
        <w:spacing w:line="480" w:lineRule="auto"/>
      </w:pPr>
      <w:r w:rsidRPr="00905F84">
        <w:t>I</w:t>
      </w:r>
      <w:r w:rsidR="007B7B74" w:rsidRPr="00905F84">
        <w:t>,</w:t>
      </w:r>
      <w:r w:rsidRPr="00905F84">
        <w:t xml:space="preserve"> Anrich Potgieter</w:t>
      </w:r>
      <w:r w:rsidR="007B7B74" w:rsidRPr="00905F84">
        <w:t>,</w:t>
      </w:r>
      <w:r w:rsidRPr="00905F84">
        <w:t xml:space="preserve"> </w:t>
      </w:r>
      <w:r w:rsidR="00D46FC0" w:rsidRPr="00905F84">
        <w:t xml:space="preserve">confirm </w:t>
      </w:r>
      <w:r w:rsidR="00364208" w:rsidRPr="00905F84">
        <w:t xml:space="preserve">that </w:t>
      </w:r>
      <w:r w:rsidR="007B7B74" w:rsidRPr="00905F84">
        <w:t>my research study has a potential benefit. I have read the Research Ethics Policy and the relevant sections of the Research Ethics Procedures and will adhere to these in the conduct of this project.</w:t>
      </w:r>
    </w:p>
    <w:p w14:paraId="22869977" w14:textId="071427DA" w:rsidR="00DD0353" w:rsidRPr="00905F84" w:rsidRDefault="00DD0353" w:rsidP="00454890">
      <w:pPr>
        <w:spacing w:line="480" w:lineRule="auto"/>
      </w:pPr>
    </w:p>
    <w:p w14:paraId="2708BD4E" w14:textId="3F815E80" w:rsidR="003D50F9" w:rsidRPr="00905F84" w:rsidRDefault="005474AF" w:rsidP="00454890">
      <w:pPr>
        <w:pStyle w:val="Heading1"/>
        <w:tabs>
          <w:tab w:val="left" w:pos="2304"/>
        </w:tabs>
        <w:spacing w:line="480" w:lineRule="auto"/>
        <w:rPr>
          <w:rFonts w:ascii="Times New Roman" w:hAnsi="Times New Roman" w:cs="Times New Roman"/>
          <w:b/>
          <w:bCs/>
          <w:color w:val="auto"/>
        </w:rPr>
      </w:pPr>
      <w:bookmarkStart w:id="28" w:name="_Toc106170321"/>
      <w:r w:rsidRPr="00905F84">
        <w:rPr>
          <w:rFonts w:ascii="Times New Roman" w:hAnsi="Times New Roman" w:cs="Times New Roman"/>
          <w:b/>
          <w:bCs/>
          <w:color w:val="auto"/>
        </w:rPr>
        <w:t>References</w:t>
      </w:r>
      <w:bookmarkEnd w:id="28"/>
    </w:p>
    <w:p w14:paraId="30CEB807" w14:textId="77777777" w:rsidR="007D3720" w:rsidRPr="00905F84" w:rsidRDefault="007D3720" w:rsidP="00454890">
      <w:pPr>
        <w:pStyle w:val="Bibliography"/>
        <w:spacing w:line="480" w:lineRule="auto"/>
      </w:pPr>
      <w:r w:rsidRPr="00905F84">
        <w:fldChar w:fldCharType="begin"/>
      </w:r>
      <w:r w:rsidRPr="00905F84">
        <w:instrText xml:space="preserve"> ADDIN ZOTERO_BIBL {"uncited":[],"omitted":[],"custom":[]} CSL_BIBLIOGRAPHY </w:instrText>
      </w:r>
      <w:r w:rsidRPr="00905F84">
        <w:fldChar w:fldCharType="separate"/>
      </w:r>
      <w:r w:rsidRPr="00905F84">
        <w:t xml:space="preserve">‘Blockchain in Banking - 15 Possible Use Cases’ (2022) </w:t>
      </w:r>
      <w:r w:rsidRPr="00905F84">
        <w:rPr>
          <w:i/>
          <w:iCs/>
        </w:rPr>
        <w:t>The Blockchain Forum</w:t>
      </w:r>
      <w:r w:rsidRPr="00905F84">
        <w:t>. Available at: https://www.linkedin.com/posts/theblockchainforum_blockchain-in-banking-activity-6928541204632477696-Qf1p/?utm_source=linkedin_share&amp;utm_medium=member_desktop_web (Accessed: 11 May 2022).</w:t>
      </w:r>
    </w:p>
    <w:p w14:paraId="0576A31D" w14:textId="77777777" w:rsidR="007D3720" w:rsidRPr="00905F84" w:rsidRDefault="007D3720" w:rsidP="00454890">
      <w:pPr>
        <w:pStyle w:val="Bibliography"/>
        <w:spacing w:line="480" w:lineRule="auto"/>
      </w:pPr>
      <w:r w:rsidRPr="00905F84">
        <w:t xml:space="preserve">European Commission. Directorate General for Informatics. (2017) </w:t>
      </w:r>
      <w:r w:rsidRPr="00905F84">
        <w:rPr>
          <w:i/>
          <w:iCs/>
        </w:rPr>
        <w:t>New European interoperability framework: promoting seamless services and data flows for European public administrations.</w:t>
      </w:r>
      <w:r w:rsidRPr="00905F84">
        <w:t xml:space="preserve"> LU: Publications Office. Available at: https://data.europa.eu/doi/10.2799/78681 (Accessed: 11 May 2022).</w:t>
      </w:r>
    </w:p>
    <w:p w14:paraId="335C41DA" w14:textId="77777777" w:rsidR="007D3720" w:rsidRPr="00905F84" w:rsidRDefault="007D3720" w:rsidP="00454890">
      <w:pPr>
        <w:pStyle w:val="Bibliography"/>
        <w:spacing w:line="480" w:lineRule="auto"/>
      </w:pPr>
      <w:r w:rsidRPr="00905F84">
        <w:t xml:space="preserve">Hevner, A.R. </w:t>
      </w:r>
      <w:r w:rsidRPr="00905F84">
        <w:rPr>
          <w:i/>
          <w:iCs/>
        </w:rPr>
        <w:t>et al.</w:t>
      </w:r>
      <w:r w:rsidRPr="00905F84">
        <w:t xml:space="preserve"> (2004) ‘Design Science in Information Systems Research’, </w:t>
      </w:r>
      <w:r w:rsidRPr="00905F84">
        <w:rPr>
          <w:i/>
          <w:iCs/>
        </w:rPr>
        <w:t>MIS Quarterly</w:t>
      </w:r>
      <w:r w:rsidRPr="00905F84">
        <w:t>, 28(1), pp. 75–105. doi:10.2307/25148625.</w:t>
      </w:r>
    </w:p>
    <w:p w14:paraId="75570DC3" w14:textId="77777777" w:rsidR="007D3720" w:rsidRPr="00905F84" w:rsidRDefault="007D3720" w:rsidP="00454890">
      <w:pPr>
        <w:pStyle w:val="Bibliography"/>
        <w:spacing w:line="480" w:lineRule="auto"/>
      </w:pPr>
      <w:r w:rsidRPr="00905F84">
        <w:t>IBM (2022) ‘Blockchain: Emerging Use Cases  for Insurance’. Available at: https://www.the-digital-insurer.com/wp-content/uploads/2019/02/1409-Blockchain-Emerging-Use-Cases-for-Insurance.pdf (Accessed: 11 May 2022).</w:t>
      </w:r>
    </w:p>
    <w:p w14:paraId="27B7F7ED" w14:textId="77777777" w:rsidR="007D3720" w:rsidRPr="00905F84" w:rsidRDefault="007D3720" w:rsidP="00454890">
      <w:pPr>
        <w:pStyle w:val="Bibliography"/>
        <w:spacing w:line="480" w:lineRule="auto"/>
      </w:pPr>
      <w:r w:rsidRPr="00905F84">
        <w:t xml:space="preserve">‘IEEE Standard Computer Dictionary: A Compilation of IEEE Standard Computer Glossaries’ (1991) </w:t>
      </w:r>
      <w:r w:rsidRPr="00905F84">
        <w:rPr>
          <w:i/>
          <w:iCs/>
        </w:rPr>
        <w:t>IEEE Std 610</w:t>
      </w:r>
      <w:r w:rsidRPr="00905F84">
        <w:t>, pp. 1–217. doi:10.1109/IEEESTD.1991.106963.</w:t>
      </w:r>
    </w:p>
    <w:p w14:paraId="57AF078D" w14:textId="77777777" w:rsidR="007D3720" w:rsidRPr="00905F84" w:rsidRDefault="007D3720" w:rsidP="00454890">
      <w:pPr>
        <w:pStyle w:val="Bibliography"/>
        <w:spacing w:line="480" w:lineRule="auto"/>
      </w:pPr>
      <w:r w:rsidRPr="00905F84">
        <w:lastRenderedPageBreak/>
        <w:t xml:space="preserve">Jabbar, R. </w:t>
      </w:r>
      <w:r w:rsidRPr="00905F84">
        <w:rPr>
          <w:i/>
          <w:iCs/>
        </w:rPr>
        <w:t>et al.</w:t>
      </w:r>
      <w:r w:rsidRPr="00905F84">
        <w:t xml:space="preserve"> (2020) ‘Blockchain technology for healthcare: Enhancing shared electronic health record interoperability and integrity’, in </w:t>
      </w:r>
      <w:r w:rsidRPr="00905F84">
        <w:rPr>
          <w:i/>
          <w:iCs/>
        </w:rPr>
        <w:t>2020 IEEE International Conference on Informatics, IoT, and Enabling Technologies (ICIoT)</w:t>
      </w:r>
      <w:r w:rsidRPr="00905F84">
        <w:t xml:space="preserve">. </w:t>
      </w:r>
      <w:r w:rsidRPr="00905F84">
        <w:rPr>
          <w:i/>
          <w:iCs/>
        </w:rPr>
        <w:t>2020 IEEE International Conference on Informatics, IoT, and Enabling Technologies (ICIoT)</w:t>
      </w:r>
      <w:r w:rsidRPr="00905F84">
        <w:t>, pp. 310–317. doi:10.1109/ICIoT48696.2020.9089570.</w:t>
      </w:r>
    </w:p>
    <w:p w14:paraId="70C19EDC" w14:textId="77777777" w:rsidR="007D3720" w:rsidRPr="00905F84" w:rsidRDefault="007D3720" w:rsidP="00454890">
      <w:pPr>
        <w:pStyle w:val="Bibliography"/>
        <w:spacing w:line="480" w:lineRule="auto"/>
      </w:pPr>
      <w:r w:rsidRPr="00905F84">
        <w:t xml:space="preserve">Sein, M.K. </w:t>
      </w:r>
      <w:r w:rsidRPr="00905F84">
        <w:rPr>
          <w:i/>
          <w:iCs/>
        </w:rPr>
        <w:t>et al.</w:t>
      </w:r>
      <w:r w:rsidRPr="00905F84">
        <w:t xml:space="preserve"> (2011) ‘Action Design Research’, </w:t>
      </w:r>
      <w:r w:rsidRPr="00905F84">
        <w:rPr>
          <w:i/>
          <w:iCs/>
        </w:rPr>
        <w:t>MIS Quarterly</w:t>
      </w:r>
      <w:r w:rsidRPr="00905F84">
        <w:t>, 35(1), pp. 37–56. doi:10.2307/23043488.</w:t>
      </w:r>
    </w:p>
    <w:p w14:paraId="4EF85AAD" w14:textId="77777777" w:rsidR="007D3720" w:rsidRPr="00905F84" w:rsidRDefault="007D3720" w:rsidP="00454890">
      <w:pPr>
        <w:pStyle w:val="Bibliography"/>
        <w:spacing w:line="480" w:lineRule="auto"/>
      </w:pPr>
      <w:r w:rsidRPr="00905F84">
        <w:t xml:space="preserve">Shahaab, A. </w:t>
      </w:r>
      <w:r w:rsidRPr="00905F84">
        <w:rPr>
          <w:i/>
          <w:iCs/>
        </w:rPr>
        <w:t>et al.</w:t>
      </w:r>
      <w:r w:rsidRPr="00905F84">
        <w:t xml:space="preserve"> (2021) ‘A Hybrid Blockchain Implementation to Ensure Data Integrity and Interoperability for Public Service Organisations’, in </w:t>
      </w:r>
      <w:r w:rsidRPr="00905F84">
        <w:rPr>
          <w:i/>
          <w:iCs/>
        </w:rPr>
        <w:t>2021 IEEE International Conference on Blockchain (Blockchain)</w:t>
      </w:r>
      <w:r w:rsidRPr="00905F84">
        <w:t xml:space="preserve">. </w:t>
      </w:r>
      <w:r w:rsidRPr="00905F84">
        <w:rPr>
          <w:i/>
          <w:iCs/>
        </w:rPr>
        <w:t>2021 IEEE International Conference on Blockchain (Blockchain)</w:t>
      </w:r>
      <w:r w:rsidRPr="00905F84">
        <w:t>, pp. 295–305. doi:10.1109/Blockchain53845.2021.00047.</w:t>
      </w:r>
    </w:p>
    <w:p w14:paraId="0E3F326D" w14:textId="558012CA" w:rsidR="0085554A" w:rsidRPr="00905F84" w:rsidRDefault="007D3720" w:rsidP="00454890">
      <w:pPr>
        <w:spacing w:line="480" w:lineRule="auto"/>
      </w:pPr>
      <w:r w:rsidRPr="00905F84">
        <w:fldChar w:fldCharType="end"/>
      </w:r>
    </w:p>
    <w:p w14:paraId="03A8D5DC" w14:textId="6A58215E" w:rsidR="008B44A0" w:rsidRPr="00905F84" w:rsidRDefault="004C7487" w:rsidP="00454890">
      <w:pPr>
        <w:pStyle w:val="Heading1"/>
        <w:spacing w:line="480" w:lineRule="auto"/>
        <w:rPr>
          <w:rFonts w:ascii="Times New Roman" w:hAnsi="Times New Roman" w:cs="Times New Roman"/>
          <w:b/>
          <w:bCs/>
          <w:color w:val="auto"/>
        </w:rPr>
      </w:pPr>
      <w:bookmarkStart w:id="29" w:name="_Toc106170322"/>
      <w:r w:rsidRPr="00905F84">
        <w:rPr>
          <w:rFonts w:ascii="Times New Roman" w:hAnsi="Times New Roman" w:cs="Times New Roman"/>
          <w:b/>
          <w:bCs/>
          <w:color w:val="auto"/>
        </w:rPr>
        <w:t>Appendi</w:t>
      </w:r>
      <w:r w:rsidR="009A6EB9" w:rsidRPr="00905F84">
        <w:rPr>
          <w:rFonts w:ascii="Times New Roman" w:hAnsi="Times New Roman" w:cs="Times New Roman"/>
          <w:b/>
          <w:bCs/>
          <w:color w:val="auto"/>
        </w:rPr>
        <w:t>ces</w:t>
      </w:r>
      <w:bookmarkEnd w:id="29"/>
    </w:p>
    <w:p w14:paraId="4B5BBE80" w14:textId="23778244" w:rsidR="009849C3" w:rsidRPr="00905F84" w:rsidRDefault="009849C3" w:rsidP="00454890">
      <w:pPr>
        <w:pStyle w:val="Heading2"/>
        <w:spacing w:line="480" w:lineRule="auto"/>
        <w:rPr>
          <w:rFonts w:ascii="Times New Roman" w:hAnsi="Times New Roman" w:cs="Times New Roman"/>
          <w:b/>
          <w:bCs/>
          <w:color w:val="auto"/>
        </w:rPr>
      </w:pPr>
      <w:bookmarkStart w:id="30" w:name="_Toc106170323"/>
      <w:r w:rsidRPr="00905F84">
        <w:rPr>
          <w:rFonts w:ascii="Times New Roman" w:hAnsi="Times New Roman" w:cs="Times New Roman"/>
          <w:b/>
          <w:bCs/>
          <w:color w:val="auto"/>
        </w:rPr>
        <w:t>Appendix A</w:t>
      </w:r>
      <w:r w:rsidR="008A4661" w:rsidRPr="00905F84">
        <w:rPr>
          <w:rFonts w:ascii="Times New Roman" w:hAnsi="Times New Roman" w:cs="Times New Roman"/>
          <w:b/>
          <w:bCs/>
          <w:color w:val="auto"/>
        </w:rPr>
        <w:t>: Participant Information Sheet</w:t>
      </w:r>
      <w:bookmarkEnd w:id="30"/>
    </w:p>
    <w:p w14:paraId="62D4DBF3" w14:textId="36889016" w:rsidR="003E3FA1" w:rsidRPr="00905F84" w:rsidRDefault="00D85CD6" w:rsidP="00454890">
      <w:pPr>
        <w:spacing w:line="480" w:lineRule="auto"/>
        <w:rPr>
          <w:b/>
          <w:bCs/>
        </w:rPr>
      </w:pPr>
      <w:r w:rsidRPr="00905F84">
        <w:rPr>
          <w:b/>
          <w:bCs/>
        </w:rPr>
        <w:t xml:space="preserve">Research </w:t>
      </w:r>
      <w:r w:rsidR="00691871" w:rsidRPr="00905F84">
        <w:rPr>
          <w:b/>
          <w:bCs/>
        </w:rPr>
        <w:t>project</w:t>
      </w:r>
      <w:r w:rsidRPr="00905F84">
        <w:rPr>
          <w:b/>
          <w:bCs/>
        </w:rPr>
        <w:t xml:space="preserve"> </w:t>
      </w:r>
      <w:r w:rsidR="00691871" w:rsidRPr="00905F84">
        <w:rPr>
          <w:b/>
          <w:bCs/>
        </w:rPr>
        <w:t>t</w:t>
      </w:r>
      <w:r w:rsidRPr="00905F84">
        <w:rPr>
          <w:b/>
          <w:bCs/>
        </w:rPr>
        <w:t>itle</w:t>
      </w:r>
    </w:p>
    <w:p w14:paraId="193D31CD" w14:textId="698AF813" w:rsidR="003E3FA1" w:rsidRPr="00905F84" w:rsidRDefault="003E3FA1" w:rsidP="00454890">
      <w:pPr>
        <w:spacing w:line="480" w:lineRule="auto"/>
      </w:pPr>
      <w:r w:rsidRPr="00905F84">
        <w:t>A permissioned (Hybrid) blockchain prototype facilitating banking record interoperability.</w:t>
      </w:r>
    </w:p>
    <w:p w14:paraId="0AB216B4" w14:textId="72D2972D" w:rsidR="00D85CD6" w:rsidRPr="00905F84" w:rsidRDefault="00D85CD6" w:rsidP="00454890">
      <w:pPr>
        <w:spacing w:line="480" w:lineRule="auto"/>
        <w:rPr>
          <w:b/>
          <w:bCs/>
        </w:rPr>
      </w:pPr>
      <w:r w:rsidRPr="00905F84">
        <w:rPr>
          <w:b/>
          <w:bCs/>
        </w:rPr>
        <w:t>Invitation</w:t>
      </w:r>
    </w:p>
    <w:p w14:paraId="5C17EA6A" w14:textId="40AE7FE6" w:rsidR="009460CC" w:rsidRPr="00905F84" w:rsidRDefault="009460CC" w:rsidP="00454890">
      <w:pPr>
        <w:spacing w:line="480" w:lineRule="auto"/>
      </w:pPr>
      <w:r w:rsidRPr="00905F84">
        <w:t>You are invited to take part in this research study</w:t>
      </w:r>
      <w:r w:rsidR="000D58D3" w:rsidRPr="00905F84">
        <w:t xml:space="preserve">. You </w:t>
      </w:r>
      <w:r w:rsidR="00944ABD" w:rsidRPr="00905F84">
        <w:t>have been</w:t>
      </w:r>
      <w:r w:rsidR="000D58D3" w:rsidRPr="00905F84">
        <w:t xml:space="preserve"> chosen </w:t>
      </w:r>
      <w:r w:rsidR="00944ABD" w:rsidRPr="00905F84">
        <w:t xml:space="preserve">to partake in this study </w:t>
      </w:r>
      <w:r w:rsidR="000D58D3" w:rsidRPr="00905F84">
        <w:t xml:space="preserve">due to your unique experience in an industry that is relevant to </w:t>
      </w:r>
      <w:r w:rsidR="007F745C" w:rsidRPr="00905F84">
        <w:t xml:space="preserve">the </w:t>
      </w:r>
      <w:r w:rsidR="00034CF0" w:rsidRPr="00905F84">
        <w:t>context of the research</w:t>
      </w:r>
      <w:r w:rsidR="00944ABD" w:rsidRPr="00905F84">
        <w:t xml:space="preserve">. Please make sure that you read </w:t>
      </w:r>
      <w:proofErr w:type="gramStart"/>
      <w:r w:rsidR="00944ABD" w:rsidRPr="00905F84">
        <w:t>all of</w:t>
      </w:r>
      <w:proofErr w:type="gramEnd"/>
      <w:r w:rsidR="00944ABD" w:rsidRPr="00905F84">
        <w:t xml:space="preserve"> the following information about the research</w:t>
      </w:r>
      <w:r w:rsidR="00E574C3" w:rsidRPr="00905F84">
        <w:t>, and feel free to contact the researcher with any questions you may have.</w:t>
      </w:r>
    </w:p>
    <w:p w14:paraId="4CDDD236" w14:textId="7511E82F" w:rsidR="00691871" w:rsidRPr="00905F84" w:rsidRDefault="00D85CD6" w:rsidP="00454890">
      <w:pPr>
        <w:spacing w:line="480" w:lineRule="auto"/>
        <w:rPr>
          <w:b/>
          <w:bCs/>
        </w:rPr>
      </w:pPr>
      <w:r w:rsidRPr="00905F84">
        <w:rPr>
          <w:b/>
          <w:bCs/>
        </w:rPr>
        <w:t>What is the purpose of</w:t>
      </w:r>
      <w:r w:rsidR="00691871" w:rsidRPr="00905F84">
        <w:rPr>
          <w:b/>
          <w:bCs/>
        </w:rPr>
        <w:t xml:space="preserve"> the research?</w:t>
      </w:r>
    </w:p>
    <w:p w14:paraId="4ED57FD0" w14:textId="26A34328" w:rsidR="008D2AC7" w:rsidRPr="00905F84" w:rsidRDefault="008D2AC7" w:rsidP="00454890">
      <w:pPr>
        <w:spacing w:line="480" w:lineRule="auto"/>
      </w:pPr>
      <w:r w:rsidRPr="00905F84">
        <w:lastRenderedPageBreak/>
        <w:t xml:space="preserve">The purpose of the research project </w:t>
      </w:r>
      <w:r w:rsidR="00F017E7" w:rsidRPr="00905F84">
        <w:t xml:space="preserve">is to fulfil the learning outcomes of an MSc Computer Science Dissertation. </w:t>
      </w:r>
      <w:r w:rsidR="00A41D24" w:rsidRPr="00905F84">
        <w:t xml:space="preserve">Furthermore, the research is attempting to explore a gap in knowledge about the application of blockchain technology in </w:t>
      </w:r>
      <w:r w:rsidR="008B068E" w:rsidRPr="00905F84">
        <w:t xml:space="preserve">baking record </w:t>
      </w:r>
      <w:r w:rsidR="001E1CE7" w:rsidRPr="00905F84">
        <w:t xml:space="preserve">interoperability. The study will </w:t>
      </w:r>
      <w:r w:rsidR="00392C88" w:rsidRPr="00905F84">
        <w:t>explore how departments within a bank can interoperate with client data stored in a decentralised manner within a blockchain ecosystem.</w:t>
      </w:r>
      <w:r w:rsidR="000F7CCB" w:rsidRPr="00905F84">
        <w:t xml:space="preserve"> The use of blockchain technology will ensure that all data is up to date</w:t>
      </w:r>
      <w:r w:rsidR="00FB6313" w:rsidRPr="00905F84">
        <w:t>,</w:t>
      </w:r>
      <w:r w:rsidR="000F7CCB" w:rsidRPr="00905F84">
        <w:t xml:space="preserve"> and </w:t>
      </w:r>
      <w:r w:rsidR="008654C7" w:rsidRPr="00905F84">
        <w:t xml:space="preserve">changes made to the data will be auditable due to the nature of </w:t>
      </w:r>
      <w:r w:rsidR="004563AC" w:rsidRPr="00905F84">
        <w:t>a blockchain's immutable records.</w:t>
      </w:r>
    </w:p>
    <w:p w14:paraId="27724FDE" w14:textId="30562B03" w:rsidR="00691871" w:rsidRPr="00905F84" w:rsidRDefault="009A6EB9" w:rsidP="00454890">
      <w:pPr>
        <w:spacing w:line="480" w:lineRule="auto"/>
        <w:rPr>
          <w:b/>
          <w:bCs/>
        </w:rPr>
      </w:pPr>
      <w:r w:rsidRPr="00905F84">
        <w:rPr>
          <w:b/>
          <w:bCs/>
        </w:rPr>
        <w:t>Where and when will the research take place?</w:t>
      </w:r>
    </w:p>
    <w:p w14:paraId="1434679B" w14:textId="3A130257" w:rsidR="00A172AA" w:rsidRPr="00905F84" w:rsidRDefault="00A172AA" w:rsidP="00454890">
      <w:pPr>
        <w:spacing w:line="480" w:lineRule="auto"/>
      </w:pPr>
      <w:r w:rsidRPr="00905F84">
        <w:t>Throughout the</w:t>
      </w:r>
      <w:r w:rsidR="00900F96" w:rsidRPr="00905F84">
        <w:t xml:space="preserve"> </w:t>
      </w:r>
      <w:r w:rsidR="005E4FBD" w:rsidRPr="00905F84">
        <w:t>project's development phase</w:t>
      </w:r>
      <w:r w:rsidR="00900F96" w:rsidRPr="00905F84">
        <w:t xml:space="preserve">, you will be required to partake in a series of </w:t>
      </w:r>
      <w:r w:rsidR="00A04496" w:rsidRPr="00905F84">
        <w:t xml:space="preserve">interviews </w:t>
      </w:r>
      <w:r w:rsidR="003F7A00" w:rsidRPr="00905F84">
        <w:t xml:space="preserve">that will include manual testing of a </w:t>
      </w:r>
      <w:r w:rsidR="002B5901" w:rsidRPr="00905F84">
        <w:t>graphical user interface of a blockchain application</w:t>
      </w:r>
      <w:r w:rsidR="009729B1" w:rsidRPr="00905F84">
        <w:t xml:space="preserve">. </w:t>
      </w:r>
      <w:r w:rsidR="001D59A7" w:rsidRPr="00905F84">
        <w:t>There will be two interviews</w:t>
      </w:r>
      <w:r w:rsidR="003C38D7" w:rsidRPr="00905F84">
        <w:t>,</w:t>
      </w:r>
      <w:r w:rsidR="001D59A7" w:rsidRPr="00905F84">
        <w:t xml:space="preserve"> one hour in length </w:t>
      </w:r>
      <w:r w:rsidR="003C38D7" w:rsidRPr="00905F84">
        <w:t xml:space="preserve">via Zoom </w:t>
      </w:r>
      <w:r w:rsidR="006B76F9" w:rsidRPr="00905F84">
        <w:t xml:space="preserve">week commencing </w:t>
      </w:r>
      <w:r w:rsidR="009D0345" w:rsidRPr="00905F84">
        <w:t xml:space="preserve">27 June. </w:t>
      </w:r>
    </w:p>
    <w:p w14:paraId="0B21C443" w14:textId="7403C850" w:rsidR="009A6EB9" w:rsidRPr="00905F84" w:rsidRDefault="009A6EB9" w:rsidP="00454890">
      <w:pPr>
        <w:spacing w:line="480" w:lineRule="auto"/>
        <w:rPr>
          <w:b/>
          <w:bCs/>
        </w:rPr>
      </w:pPr>
      <w:r w:rsidRPr="00905F84">
        <w:rPr>
          <w:b/>
          <w:bCs/>
        </w:rPr>
        <w:t>What will I have to do?</w:t>
      </w:r>
    </w:p>
    <w:p w14:paraId="68CC4509" w14:textId="54142683" w:rsidR="009D0345" w:rsidRPr="00905F84" w:rsidRDefault="008D5B52" w:rsidP="00454890">
      <w:pPr>
        <w:spacing w:line="480" w:lineRule="auto"/>
      </w:pPr>
      <w:r w:rsidRPr="00905F84">
        <w:t>You will participate in a Zoom meeting with the researcher, where you will be asked a series of questions while engaging with an application</w:t>
      </w:r>
      <w:r w:rsidR="00870766" w:rsidRPr="00905F84">
        <w:t xml:space="preserve">'s user interface. During this time, you will be required to share your screen and consent to the meeting recording so that the researcher can </w:t>
      </w:r>
      <w:proofErr w:type="gramStart"/>
      <w:r w:rsidR="00870766" w:rsidRPr="00905F84">
        <w:t>refer back</w:t>
      </w:r>
      <w:proofErr w:type="gramEnd"/>
      <w:r w:rsidR="00870766" w:rsidRPr="00905F84">
        <w:t xml:space="preserve"> to your responses throughout the interview.</w:t>
      </w:r>
    </w:p>
    <w:p w14:paraId="3E3CE2C9" w14:textId="7EB8202B" w:rsidR="009A6EB9" w:rsidRPr="00905F84" w:rsidRDefault="009A6EB9" w:rsidP="00454890">
      <w:pPr>
        <w:spacing w:line="480" w:lineRule="auto"/>
        <w:rPr>
          <w:b/>
          <w:bCs/>
        </w:rPr>
      </w:pPr>
      <w:r w:rsidRPr="00905F84">
        <w:rPr>
          <w:b/>
          <w:bCs/>
        </w:rPr>
        <w:t>What are the possible benefits of taking part?</w:t>
      </w:r>
    </w:p>
    <w:p w14:paraId="4A926E68" w14:textId="59DA0AF8" w:rsidR="00962013" w:rsidRPr="00905F84" w:rsidRDefault="00962013" w:rsidP="00454890">
      <w:pPr>
        <w:spacing w:line="480" w:lineRule="auto"/>
      </w:pPr>
      <w:r w:rsidRPr="00905F84">
        <w:t xml:space="preserve">Blockchain technology </w:t>
      </w:r>
      <w:r w:rsidR="003F33A8" w:rsidRPr="00905F84">
        <w:t xml:space="preserve">continues to see high levels of adoption in various </w:t>
      </w:r>
      <w:r w:rsidR="00AD7382" w:rsidRPr="00905F84">
        <w:t xml:space="preserve">industries throughout the world. Participating in this study will provide you with a unique opportunity to engage with </w:t>
      </w:r>
      <w:r w:rsidR="00326C56" w:rsidRPr="00905F84">
        <w:t xml:space="preserve">blockchain technology and its applications </w:t>
      </w:r>
      <w:r w:rsidR="001D1A60" w:rsidRPr="00905F84">
        <w:t>in</w:t>
      </w:r>
      <w:r w:rsidR="00326C56" w:rsidRPr="00905F84">
        <w:t xml:space="preserve"> unique use cases </w:t>
      </w:r>
      <w:r w:rsidR="001D1A60" w:rsidRPr="00905F84">
        <w:t>like</w:t>
      </w:r>
      <w:r w:rsidR="00326C56" w:rsidRPr="00905F84">
        <w:t xml:space="preserve"> the one outlined in this study.</w:t>
      </w:r>
    </w:p>
    <w:p w14:paraId="21F4603F" w14:textId="4710A241" w:rsidR="009A6EB9" w:rsidRPr="00905F84" w:rsidRDefault="009A6EB9" w:rsidP="00454890">
      <w:pPr>
        <w:spacing w:line="480" w:lineRule="auto"/>
        <w:rPr>
          <w:b/>
          <w:bCs/>
        </w:rPr>
      </w:pPr>
      <w:r w:rsidRPr="00905F84">
        <w:rPr>
          <w:b/>
          <w:bCs/>
        </w:rPr>
        <w:t xml:space="preserve">What are the possible </w:t>
      </w:r>
      <w:r w:rsidR="00681DD2" w:rsidRPr="00905F84">
        <w:rPr>
          <w:b/>
          <w:bCs/>
        </w:rPr>
        <w:t>disadvantages and risks of taking part?</w:t>
      </w:r>
    </w:p>
    <w:p w14:paraId="6F8B12E0" w14:textId="10B6D80F" w:rsidR="006916BD" w:rsidRPr="00905F84" w:rsidRDefault="003765B8" w:rsidP="00454890">
      <w:pPr>
        <w:spacing w:line="480" w:lineRule="auto"/>
      </w:pPr>
      <w:r w:rsidRPr="00905F84">
        <w:lastRenderedPageBreak/>
        <w:t>As this study will require you to be involved in interviews</w:t>
      </w:r>
      <w:r w:rsidR="00626B91" w:rsidRPr="00905F84">
        <w:t xml:space="preserve"> that are </w:t>
      </w:r>
      <w:r w:rsidR="009F2316" w:rsidRPr="00905F84">
        <w:t>one hour in length</w:t>
      </w:r>
      <w:r w:rsidRPr="00905F84">
        <w:t xml:space="preserve">, these will likely take place </w:t>
      </w:r>
      <w:r w:rsidR="00B85B38" w:rsidRPr="00905F84">
        <w:t>in a period that is outside of your usual work hours</w:t>
      </w:r>
      <w:r w:rsidR="002F00C9" w:rsidRPr="00905F84">
        <w:t>; as a result, you will have a busier than usual schedule during this time.</w:t>
      </w:r>
    </w:p>
    <w:p w14:paraId="3BDC9E0A" w14:textId="08D38733" w:rsidR="00681DD2" w:rsidRPr="00905F84" w:rsidRDefault="00681DD2" w:rsidP="00454890">
      <w:pPr>
        <w:spacing w:line="480" w:lineRule="auto"/>
        <w:rPr>
          <w:b/>
          <w:bCs/>
        </w:rPr>
      </w:pPr>
      <w:r w:rsidRPr="00905F84">
        <w:rPr>
          <w:b/>
          <w:bCs/>
        </w:rPr>
        <w:t>Do I have to take part?</w:t>
      </w:r>
    </w:p>
    <w:p w14:paraId="2B8C4474" w14:textId="22847719" w:rsidR="00602828" w:rsidRPr="00905F84" w:rsidRDefault="00602828" w:rsidP="00454890">
      <w:pPr>
        <w:spacing w:line="480" w:lineRule="auto"/>
      </w:pPr>
      <w:r w:rsidRPr="00905F84">
        <w:t>You</w:t>
      </w:r>
      <w:r w:rsidR="00FD6AE1" w:rsidRPr="00905F84">
        <w:t>r participation in this study is voluntary</w:t>
      </w:r>
      <w:r w:rsidR="004A73FE" w:rsidRPr="00905F84">
        <w:t>,</w:t>
      </w:r>
      <w:r w:rsidR="00FD6AE1" w:rsidRPr="00905F84">
        <w:t xml:space="preserve"> </w:t>
      </w:r>
      <w:r w:rsidR="004A73FE" w:rsidRPr="00905F84">
        <w:t xml:space="preserve">and you are free to withdraw from the study at any time. </w:t>
      </w:r>
      <w:r w:rsidR="002C0DBA" w:rsidRPr="00905F84">
        <w:t xml:space="preserve">Please </w:t>
      </w:r>
      <w:r w:rsidR="009D69D7" w:rsidRPr="00905F84">
        <w:t>contact</w:t>
      </w:r>
      <w:r w:rsidR="002C0DBA" w:rsidRPr="00905F84">
        <w:t xml:space="preserve"> the researcher if you wish to </w:t>
      </w:r>
      <w:r w:rsidR="009D69D7" w:rsidRPr="00905F84">
        <w:t xml:space="preserve">withdraw from the study using the contact details below. All data gathered from you will be destroyed </w:t>
      </w:r>
      <w:r w:rsidR="009F2F93" w:rsidRPr="00905F84">
        <w:t>per</w:t>
      </w:r>
      <w:r w:rsidR="00076A1B" w:rsidRPr="00905F84">
        <w:t xml:space="preserve"> the G</w:t>
      </w:r>
      <w:r w:rsidR="003F25EB" w:rsidRPr="00905F84">
        <w:t>DPR directives</w:t>
      </w:r>
      <w:r w:rsidR="006E754A" w:rsidRPr="00905F84">
        <w:t>'</w:t>
      </w:r>
      <w:r w:rsidR="003F25EB" w:rsidRPr="00905F84">
        <w:t xml:space="preserve"> righ</w:t>
      </w:r>
      <w:r w:rsidR="006E754A" w:rsidRPr="00905F84">
        <w:t>t to erasure clause.</w:t>
      </w:r>
    </w:p>
    <w:p w14:paraId="48F04725" w14:textId="2BB3EC59" w:rsidR="00681DD2" w:rsidRPr="00905F84" w:rsidRDefault="00681DD2" w:rsidP="00454890">
      <w:pPr>
        <w:spacing w:line="480" w:lineRule="auto"/>
        <w:rPr>
          <w:b/>
          <w:bCs/>
        </w:rPr>
      </w:pPr>
      <w:r w:rsidRPr="00905F84">
        <w:rPr>
          <w:b/>
          <w:bCs/>
        </w:rPr>
        <w:t>How will my personal data be kept con</w:t>
      </w:r>
      <w:r w:rsidR="009244E0" w:rsidRPr="00905F84">
        <w:rPr>
          <w:b/>
          <w:bCs/>
        </w:rPr>
        <w:t>fidential?</w:t>
      </w:r>
    </w:p>
    <w:p w14:paraId="3BB8A7E6" w14:textId="33F642EB" w:rsidR="00552B0E" w:rsidRPr="00905F84" w:rsidRDefault="00410F1A" w:rsidP="00454890">
      <w:pPr>
        <w:spacing w:line="480" w:lineRule="auto"/>
      </w:pPr>
      <w:r w:rsidRPr="00905F84">
        <w:t xml:space="preserve">Data will be collected from you throughout the </w:t>
      </w:r>
      <w:r w:rsidR="001A7B53" w:rsidRPr="00905F84">
        <w:t>study</w:t>
      </w:r>
      <w:r w:rsidR="00C62BC3" w:rsidRPr="00905F84">
        <w:t xml:space="preserve"> in the form of emails</w:t>
      </w:r>
      <w:r w:rsidR="00932270" w:rsidRPr="00905F84">
        <w:t xml:space="preserve"> (Word Doc</w:t>
      </w:r>
      <w:r w:rsidR="001412EA" w:rsidRPr="00905F84">
        <w:t>uments</w:t>
      </w:r>
      <w:r w:rsidR="00932270" w:rsidRPr="00905F84">
        <w:t>)</w:t>
      </w:r>
      <w:r w:rsidR="00C62BC3" w:rsidRPr="00905F84">
        <w:t xml:space="preserve"> and Zoom recordings</w:t>
      </w:r>
      <w:r w:rsidR="00640869" w:rsidRPr="00905F84">
        <w:t xml:space="preserve">. All personally identifiable information will be securely stored </w:t>
      </w:r>
      <w:r w:rsidR="0042735B" w:rsidRPr="00905F84">
        <w:t>on</w:t>
      </w:r>
      <w:r w:rsidR="0029138A" w:rsidRPr="00905F84">
        <w:t xml:space="preserve"> a password-protected Google Drive with Two Factor Authentication enabled.</w:t>
      </w:r>
      <w:r w:rsidR="006A5AD9" w:rsidRPr="00905F84">
        <w:t xml:space="preserve"> </w:t>
      </w:r>
      <w:r w:rsidR="007F36CB" w:rsidRPr="00905F84">
        <w:t xml:space="preserve">The research project is supervised by two supervisors from the University of Essex, and they too will have access to this data. </w:t>
      </w:r>
      <w:r w:rsidR="006A5AD9" w:rsidRPr="00905F84">
        <w:t>All data collected will be used within the study to draw various conclusions a</w:t>
      </w:r>
      <w:r w:rsidR="00730BEA" w:rsidRPr="00905F84">
        <w:t>bout</w:t>
      </w:r>
      <w:r w:rsidR="00143ED3" w:rsidRPr="00905F84">
        <w:t xml:space="preserve"> the </w:t>
      </w:r>
      <w:r w:rsidR="00C14EC1" w:rsidRPr="00905F84">
        <w:t>research outcomes</w:t>
      </w:r>
      <w:r w:rsidR="007F36CB" w:rsidRPr="00905F84">
        <w:t>;</w:t>
      </w:r>
      <w:r w:rsidR="00143ED3" w:rsidRPr="00905F84">
        <w:t xml:space="preserve"> however</w:t>
      </w:r>
      <w:r w:rsidR="007F36CB" w:rsidRPr="00905F84">
        <w:t>,</w:t>
      </w:r>
      <w:r w:rsidR="00143ED3" w:rsidRPr="00905F84">
        <w:t xml:space="preserve"> you will remain anonymous throughout said </w:t>
      </w:r>
      <w:r w:rsidR="007F36CB" w:rsidRPr="00905F84">
        <w:t>conclusions.</w:t>
      </w:r>
      <w:r w:rsidR="00484176" w:rsidRPr="00905F84">
        <w:t xml:space="preserve"> Finally</w:t>
      </w:r>
      <w:r w:rsidR="00730BEA" w:rsidRPr="00905F84">
        <w:t>,</w:t>
      </w:r>
      <w:r w:rsidR="00484176" w:rsidRPr="00905F84">
        <w:t xml:space="preserve"> all </w:t>
      </w:r>
      <w:r w:rsidR="00B230CA" w:rsidRPr="00905F84">
        <w:t xml:space="preserve">stored data will only be stored for a period necessary to complete the </w:t>
      </w:r>
      <w:r w:rsidR="00730BEA" w:rsidRPr="00905F84">
        <w:t xml:space="preserve">dissertation; </w:t>
      </w:r>
      <w:r w:rsidR="00C14EC1" w:rsidRPr="00905F84">
        <w:t>all data will be purged once complete</w:t>
      </w:r>
      <w:r w:rsidR="00730BEA" w:rsidRPr="00905F84">
        <w:t>.</w:t>
      </w:r>
    </w:p>
    <w:p w14:paraId="0FE3C969" w14:textId="72B8431C" w:rsidR="009244E0" w:rsidRPr="00905F84" w:rsidRDefault="009244E0" w:rsidP="00454890">
      <w:pPr>
        <w:spacing w:line="480" w:lineRule="auto"/>
        <w:rPr>
          <w:b/>
          <w:bCs/>
        </w:rPr>
      </w:pPr>
      <w:r w:rsidRPr="00905F84">
        <w:rPr>
          <w:b/>
          <w:bCs/>
        </w:rPr>
        <w:t>Will I receive payment for taking part?</w:t>
      </w:r>
    </w:p>
    <w:p w14:paraId="226382F6" w14:textId="17E3DF8E" w:rsidR="00C02F00" w:rsidRPr="00905F84" w:rsidRDefault="003D0983" w:rsidP="00454890">
      <w:pPr>
        <w:spacing w:line="480" w:lineRule="auto"/>
      </w:pPr>
      <w:r w:rsidRPr="00905F84">
        <w:t>You will not receive any payment for taking part in the research study.</w:t>
      </w:r>
    </w:p>
    <w:p w14:paraId="67C2C862" w14:textId="417DFDC6" w:rsidR="009244E0" w:rsidRPr="00905F84" w:rsidRDefault="009244E0" w:rsidP="00454890">
      <w:pPr>
        <w:spacing w:line="480" w:lineRule="auto"/>
        <w:rPr>
          <w:b/>
          <w:bCs/>
        </w:rPr>
      </w:pPr>
      <w:r w:rsidRPr="00905F84">
        <w:rPr>
          <w:b/>
          <w:bCs/>
        </w:rPr>
        <w:t>What will happen if I do not want to continue with the study?</w:t>
      </w:r>
    </w:p>
    <w:p w14:paraId="0E6C0143" w14:textId="5942D96D" w:rsidR="00FE06FD" w:rsidRPr="00905F84" w:rsidRDefault="00DE763B" w:rsidP="00454890">
      <w:pPr>
        <w:spacing w:line="480" w:lineRule="auto"/>
      </w:pPr>
      <w:r w:rsidRPr="00905F84">
        <w:t>If you decide to withdraw from the study</w:t>
      </w:r>
      <w:r w:rsidR="009C7AB3" w:rsidRPr="00905F84">
        <w:t xml:space="preserve">, please notify the researcher at your nearest convenience using the contact details provided at the end of this document. </w:t>
      </w:r>
      <w:r w:rsidR="00DD4B1D" w:rsidRPr="00905F84">
        <w:t>All data collected to date will be destroyed in accordance with the GDPR directive.</w:t>
      </w:r>
    </w:p>
    <w:p w14:paraId="7A5A60E4" w14:textId="5151CA81" w:rsidR="009244E0" w:rsidRPr="00905F84" w:rsidRDefault="009244E0" w:rsidP="00454890">
      <w:pPr>
        <w:spacing w:line="480" w:lineRule="auto"/>
        <w:rPr>
          <w:b/>
          <w:bCs/>
        </w:rPr>
      </w:pPr>
      <w:r w:rsidRPr="00905F84">
        <w:rPr>
          <w:b/>
          <w:bCs/>
        </w:rPr>
        <w:lastRenderedPageBreak/>
        <w:t>Who has ethically reviewed the project?</w:t>
      </w:r>
    </w:p>
    <w:p w14:paraId="2182816E" w14:textId="6984A5DC" w:rsidR="00DD4B1D" w:rsidRPr="00905F84" w:rsidRDefault="00A542A8" w:rsidP="00454890">
      <w:pPr>
        <w:spacing w:line="480" w:lineRule="auto"/>
      </w:pPr>
      <w:r w:rsidRPr="00905F84">
        <w:t>This research project has been ethically reviewed by both the supervisors who are overseeing this project, in addition to the supervisors, the head of the department reviews all projects quarterly.</w:t>
      </w:r>
    </w:p>
    <w:p w14:paraId="2C512EB9" w14:textId="47EFA341" w:rsidR="009244E0" w:rsidRPr="00905F84" w:rsidRDefault="009244E0" w:rsidP="00454890">
      <w:pPr>
        <w:spacing w:line="480" w:lineRule="auto"/>
        <w:rPr>
          <w:b/>
          <w:bCs/>
        </w:rPr>
      </w:pPr>
      <w:r w:rsidRPr="00905F84">
        <w:rPr>
          <w:b/>
          <w:bCs/>
        </w:rPr>
        <w:t>What will happen to the results of the research project?</w:t>
      </w:r>
    </w:p>
    <w:p w14:paraId="6F30B5F8" w14:textId="37448E56" w:rsidR="00201AC3" w:rsidRPr="00905F84" w:rsidRDefault="004B301F" w:rsidP="00454890">
      <w:pPr>
        <w:spacing w:line="480" w:lineRule="auto"/>
      </w:pPr>
      <w:r w:rsidRPr="00905F84">
        <w:t xml:space="preserve">The results of this project </w:t>
      </w:r>
      <w:r w:rsidR="0006075C" w:rsidRPr="00905F84">
        <w:t xml:space="preserve">and the final dissertation will be made available at the following URL: </w:t>
      </w:r>
      <w:hyperlink r:id="rId20" w:history="1">
        <w:proofErr w:type="spellStart"/>
        <w:r w:rsidR="007E0EB7" w:rsidRPr="00905F84">
          <w:rPr>
            <w:rStyle w:val="Hyperlink"/>
            <w:color w:val="auto"/>
          </w:rPr>
          <w:t>anrichp</w:t>
        </w:r>
        <w:proofErr w:type="spellEnd"/>
        <w:r w:rsidR="007E0EB7" w:rsidRPr="00905F84">
          <w:rPr>
            <w:rStyle w:val="Hyperlink"/>
            <w:color w:val="auto"/>
          </w:rPr>
          <w:t>/Dissertation (github.com)</w:t>
        </w:r>
      </w:hyperlink>
    </w:p>
    <w:p w14:paraId="43170792" w14:textId="00518506" w:rsidR="009244E0" w:rsidRPr="00905F84" w:rsidRDefault="009244E0" w:rsidP="00454890">
      <w:pPr>
        <w:spacing w:line="480" w:lineRule="auto"/>
        <w:rPr>
          <w:b/>
          <w:bCs/>
        </w:rPr>
      </w:pPr>
      <w:r w:rsidRPr="00905F84">
        <w:rPr>
          <w:b/>
          <w:bCs/>
        </w:rPr>
        <w:t>Further information and contact details</w:t>
      </w:r>
    </w:p>
    <w:p w14:paraId="5D872404" w14:textId="5223B6AC" w:rsidR="00D90CD6" w:rsidRPr="00905F84" w:rsidRDefault="00127103" w:rsidP="00454890">
      <w:pPr>
        <w:pStyle w:val="Heading4"/>
        <w:spacing w:line="480" w:lineRule="auto"/>
        <w:rPr>
          <w:rFonts w:ascii="Times New Roman" w:hAnsi="Times New Roman" w:cs="Times New Roman"/>
          <w:color w:val="auto"/>
        </w:rPr>
      </w:pPr>
      <w:r w:rsidRPr="00905F84">
        <w:rPr>
          <w:rFonts w:ascii="Times New Roman" w:hAnsi="Times New Roman" w:cs="Times New Roman"/>
          <w:color w:val="auto"/>
        </w:rPr>
        <w:t>Researcher Contact Details</w:t>
      </w:r>
    </w:p>
    <w:p w14:paraId="723001CB" w14:textId="26FA69FA" w:rsidR="00127103" w:rsidRPr="00905F84" w:rsidRDefault="00225D4C" w:rsidP="00454890">
      <w:pPr>
        <w:spacing w:line="480" w:lineRule="auto"/>
      </w:pPr>
      <w:r w:rsidRPr="00905F84">
        <w:t xml:space="preserve">Name: </w:t>
      </w:r>
      <w:r w:rsidR="00127103" w:rsidRPr="00905F84">
        <w:t>Anrich Potgieter</w:t>
      </w:r>
    </w:p>
    <w:p w14:paraId="43F62E03" w14:textId="0787F90C" w:rsidR="00225D4C" w:rsidRPr="00905F84" w:rsidRDefault="00225D4C" w:rsidP="00454890">
      <w:pPr>
        <w:spacing w:line="480" w:lineRule="auto"/>
      </w:pPr>
      <w:r w:rsidRPr="00905F84">
        <w:t xml:space="preserve">Email Address: </w:t>
      </w:r>
      <w:hyperlink r:id="rId21" w:history="1">
        <w:r w:rsidR="007619EC" w:rsidRPr="00905F84">
          <w:rPr>
            <w:rStyle w:val="Hyperlink"/>
            <w:color w:val="auto"/>
          </w:rPr>
          <w:t>anrichp@gmail.com</w:t>
        </w:r>
      </w:hyperlink>
    </w:p>
    <w:p w14:paraId="5A9C7890" w14:textId="56EC51D9" w:rsidR="00127103" w:rsidRPr="00905F84" w:rsidRDefault="00127103" w:rsidP="00454890">
      <w:pPr>
        <w:pStyle w:val="Heading4"/>
        <w:spacing w:line="480" w:lineRule="auto"/>
        <w:rPr>
          <w:rFonts w:ascii="Times New Roman" w:hAnsi="Times New Roman" w:cs="Times New Roman"/>
          <w:color w:val="auto"/>
        </w:rPr>
      </w:pPr>
      <w:r w:rsidRPr="00905F84">
        <w:rPr>
          <w:rFonts w:ascii="Times New Roman" w:hAnsi="Times New Roman" w:cs="Times New Roman"/>
          <w:color w:val="auto"/>
        </w:rPr>
        <w:t>Supervisor contact details</w:t>
      </w:r>
    </w:p>
    <w:p w14:paraId="23EC7F9A" w14:textId="0CD835C1" w:rsidR="00225D4C" w:rsidRPr="00905F84" w:rsidRDefault="00225D4C" w:rsidP="00454890">
      <w:pPr>
        <w:spacing w:line="480" w:lineRule="auto"/>
      </w:pPr>
      <w:r w:rsidRPr="00905F84">
        <w:t>Name: Dr Imtiaz Kahn</w:t>
      </w:r>
    </w:p>
    <w:p w14:paraId="06CEF6AE" w14:textId="151235AB" w:rsidR="0048566F" w:rsidRPr="00905F84" w:rsidRDefault="00225D4C" w:rsidP="00454890">
      <w:pPr>
        <w:spacing w:line="480" w:lineRule="auto"/>
      </w:pPr>
      <w:r w:rsidRPr="00905F84">
        <w:t xml:space="preserve">Email Address: </w:t>
      </w:r>
      <w:hyperlink r:id="rId22" w:history="1">
        <w:r w:rsidR="00C702CA" w:rsidRPr="00905F84">
          <w:rPr>
            <w:rStyle w:val="Hyperlink"/>
            <w:color w:val="auto"/>
          </w:rPr>
          <w:t>imtiaz.khan@kaplan.com</w:t>
        </w:r>
      </w:hyperlink>
    </w:p>
    <w:p w14:paraId="2B0131A0" w14:textId="0F658E25" w:rsidR="007B726C" w:rsidRPr="00905F84" w:rsidRDefault="007B726C" w:rsidP="00454890">
      <w:pPr>
        <w:spacing w:line="480" w:lineRule="auto"/>
      </w:pPr>
      <w:r w:rsidRPr="00905F84">
        <w:t>Thank you for taking the time to read this information sheet.</w:t>
      </w:r>
    </w:p>
    <w:p w14:paraId="0383F04C" w14:textId="394CF014" w:rsidR="008A4661" w:rsidRPr="00905F84" w:rsidRDefault="008A4661" w:rsidP="00454890">
      <w:pPr>
        <w:pStyle w:val="Heading2"/>
        <w:spacing w:line="480" w:lineRule="auto"/>
        <w:rPr>
          <w:rFonts w:ascii="Times New Roman" w:hAnsi="Times New Roman" w:cs="Times New Roman"/>
          <w:b/>
          <w:bCs/>
          <w:color w:val="auto"/>
        </w:rPr>
      </w:pPr>
      <w:bookmarkStart w:id="31" w:name="_Toc106170324"/>
      <w:r w:rsidRPr="00905F84">
        <w:rPr>
          <w:rFonts w:ascii="Times New Roman" w:hAnsi="Times New Roman" w:cs="Times New Roman"/>
          <w:b/>
          <w:bCs/>
          <w:color w:val="auto"/>
        </w:rPr>
        <w:t>Appendix B: Participant Con</w:t>
      </w:r>
      <w:r w:rsidR="00460823" w:rsidRPr="00905F84">
        <w:rPr>
          <w:rFonts w:ascii="Times New Roman" w:hAnsi="Times New Roman" w:cs="Times New Roman"/>
          <w:b/>
          <w:bCs/>
          <w:color w:val="auto"/>
        </w:rPr>
        <w:t>sent Form</w:t>
      </w:r>
      <w:bookmarkEnd w:id="31"/>
    </w:p>
    <w:p w14:paraId="7C688836" w14:textId="4117C88D" w:rsidR="009849C3" w:rsidRPr="00905F84" w:rsidRDefault="0004774E" w:rsidP="00454890">
      <w:pPr>
        <w:spacing w:line="480" w:lineRule="auto"/>
      </w:pPr>
      <w:r w:rsidRPr="00905F84">
        <w:t>Research title:</w:t>
      </w:r>
      <w:r w:rsidR="00C702CA" w:rsidRPr="00905F84">
        <w:t xml:space="preserve">  A permissioned blockchain prototype facilitating banking record interoperability.</w:t>
      </w:r>
    </w:p>
    <w:p w14:paraId="217E8CF4" w14:textId="4877B2A0" w:rsidR="0004774E" w:rsidRPr="00905F84" w:rsidRDefault="0004774E" w:rsidP="00454890">
      <w:pPr>
        <w:spacing w:line="480" w:lineRule="auto"/>
      </w:pPr>
      <w:r w:rsidRPr="00905F84">
        <w:t xml:space="preserve">Participant number: </w:t>
      </w:r>
    </w:p>
    <w:tbl>
      <w:tblPr>
        <w:tblStyle w:val="TableGrid"/>
        <w:tblW w:w="9338" w:type="dxa"/>
        <w:tblLook w:val="04A0" w:firstRow="1" w:lastRow="0" w:firstColumn="1" w:lastColumn="0" w:noHBand="0" w:noVBand="1"/>
      </w:tblPr>
      <w:tblGrid>
        <w:gridCol w:w="571"/>
        <w:gridCol w:w="487"/>
        <w:gridCol w:w="4749"/>
        <w:gridCol w:w="851"/>
        <w:gridCol w:w="1230"/>
        <w:gridCol w:w="767"/>
        <w:gridCol w:w="683"/>
      </w:tblGrid>
      <w:tr w:rsidR="00BE270C" w:rsidRPr="00905F84" w14:paraId="2D067088" w14:textId="77777777" w:rsidTr="00E7208B">
        <w:trPr>
          <w:trHeight w:val="563"/>
        </w:trPr>
        <w:tc>
          <w:tcPr>
            <w:tcW w:w="7888" w:type="dxa"/>
            <w:gridSpan w:val="5"/>
          </w:tcPr>
          <w:p w14:paraId="1D24D0B2" w14:textId="77777777" w:rsidR="000866A2" w:rsidRPr="00905F84" w:rsidRDefault="000866A2" w:rsidP="00454890">
            <w:pPr>
              <w:spacing w:line="480" w:lineRule="auto"/>
            </w:pPr>
          </w:p>
        </w:tc>
        <w:tc>
          <w:tcPr>
            <w:tcW w:w="767" w:type="dxa"/>
          </w:tcPr>
          <w:p w14:paraId="28670EB6" w14:textId="53BEFEE0" w:rsidR="000866A2" w:rsidRPr="00905F84" w:rsidRDefault="000866A2" w:rsidP="00454890">
            <w:pPr>
              <w:spacing w:line="480" w:lineRule="auto"/>
            </w:pPr>
            <w:r w:rsidRPr="00905F84">
              <w:t>Yes</w:t>
            </w:r>
          </w:p>
        </w:tc>
        <w:tc>
          <w:tcPr>
            <w:tcW w:w="683" w:type="dxa"/>
          </w:tcPr>
          <w:p w14:paraId="14AC31FD" w14:textId="2471AF98" w:rsidR="000866A2" w:rsidRPr="00905F84" w:rsidRDefault="000866A2" w:rsidP="00454890">
            <w:pPr>
              <w:spacing w:line="480" w:lineRule="auto"/>
            </w:pPr>
            <w:r w:rsidRPr="00905F84">
              <w:t>No</w:t>
            </w:r>
          </w:p>
        </w:tc>
      </w:tr>
      <w:tr w:rsidR="00BE270C" w:rsidRPr="00905F84" w14:paraId="004E2DCC" w14:textId="77777777" w:rsidTr="00E7208B">
        <w:trPr>
          <w:trHeight w:val="1127"/>
        </w:trPr>
        <w:tc>
          <w:tcPr>
            <w:tcW w:w="571" w:type="dxa"/>
          </w:tcPr>
          <w:p w14:paraId="3AA381B8" w14:textId="38962BB3" w:rsidR="000866A2" w:rsidRPr="00905F84" w:rsidRDefault="000866A2" w:rsidP="00454890">
            <w:pPr>
              <w:spacing w:line="480" w:lineRule="auto"/>
            </w:pPr>
            <w:r w:rsidRPr="00905F84">
              <w:lastRenderedPageBreak/>
              <w:t>1</w:t>
            </w:r>
          </w:p>
        </w:tc>
        <w:tc>
          <w:tcPr>
            <w:tcW w:w="7317" w:type="dxa"/>
            <w:gridSpan w:val="4"/>
          </w:tcPr>
          <w:p w14:paraId="736B0068" w14:textId="56E9CD3F" w:rsidR="000866A2" w:rsidRPr="00905F84" w:rsidRDefault="00C22EEB" w:rsidP="00454890">
            <w:pPr>
              <w:spacing w:line="480" w:lineRule="auto"/>
            </w:pPr>
            <w:r w:rsidRPr="00905F84">
              <w:t>I have read and understood the Participant Information Sheet for the</w:t>
            </w:r>
            <w:r w:rsidR="00FC02AD" w:rsidRPr="00905F84">
              <w:t xml:space="preserve"> study and have been provided with a copy to keep.</w:t>
            </w:r>
          </w:p>
        </w:tc>
        <w:tc>
          <w:tcPr>
            <w:tcW w:w="767" w:type="dxa"/>
          </w:tcPr>
          <w:p w14:paraId="6AFB7E9B" w14:textId="77777777" w:rsidR="000866A2" w:rsidRPr="00905F84" w:rsidRDefault="000866A2" w:rsidP="00454890">
            <w:pPr>
              <w:spacing w:line="480" w:lineRule="auto"/>
            </w:pPr>
          </w:p>
        </w:tc>
        <w:tc>
          <w:tcPr>
            <w:tcW w:w="683" w:type="dxa"/>
          </w:tcPr>
          <w:p w14:paraId="4D34DEA5" w14:textId="77777777" w:rsidR="000866A2" w:rsidRPr="00905F84" w:rsidRDefault="000866A2" w:rsidP="00454890">
            <w:pPr>
              <w:spacing w:line="480" w:lineRule="auto"/>
            </w:pPr>
          </w:p>
        </w:tc>
      </w:tr>
      <w:tr w:rsidR="00BE270C" w:rsidRPr="00905F84" w14:paraId="04094B3A" w14:textId="77777777" w:rsidTr="00E7208B">
        <w:trPr>
          <w:trHeight w:val="1115"/>
        </w:trPr>
        <w:tc>
          <w:tcPr>
            <w:tcW w:w="571" w:type="dxa"/>
          </w:tcPr>
          <w:p w14:paraId="4B8354D0" w14:textId="7821A3C6" w:rsidR="000866A2" w:rsidRPr="00905F84" w:rsidRDefault="000866A2" w:rsidP="00454890">
            <w:pPr>
              <w:spacing w:line="480" w:lineRule="auto"/>
            </w:pPr>
            <w:r w:rsidRPr="00905F84">
              <w:t>2</w:t>
            </w:r>
          </w:p>
        </w:tc>
        <w:tc>
          <w:tcPr>
            <w:tcW w:w="7317" w:type="dxa"/>
            <w:gridSpan w:val="4"/>
          </w:tcPr>
          <w:p w14:paraId="08597ACB" w14:textId="51D9FB55" w:rsidR="000866A2" w:rsidRPr="00905F84" w:rsidRDefault="00FC02AD" w:rsidP="00454890">
            <w:pPr>
              <w:spacing w:line="480" w:lineRule="auto"/>
            </w:pPr>
            <w:r w:rsidRPr="00905F84">
              <w:t>I have been given the opportunity to ask the researcher</w:t>
            </w:r>
            <w:r w:rsidR="004275CA" w:rsidRPr="00905F84">
              <w:t xml:space="preserve"> questions</w:t>
            </w:r>
            <w:r w:rsidRPr="00905F84">
              <w:t xml:space="preserve"> about this research project</w:t>
            </w:r>
            <w:r w:rsidR="00FC0F65" w:rsidRPr="00905F84">
              <w:t>.</w:t>
            </w:r>
          </w:p>
        </w:tc>
        <w:tc>
          <w:tcPr>
            <w:tcW w:w="767" w:type="dxa"/>
          </w:tcPr>
          <w:p w14:paraId="6BC87F4E" w14:textId="77777777" w:rsidR="000866A2" w:rsidRPr="00905F84" w:rsidRDefault="000866A2" w:rsidP="00454890">
            <w:pPr>
              <w:spacing w:line="480" w:lineRule="auto"/>
            </w:pPr>
          </w:p>
        </w:tc>
        <w:tc>
          <w:tcPr>
            <w:tcW w:w="683" w:type="dxa"/>
          </w:tcPr>
          <w:p w14:paraId="05C8D112" w14:textId="77777777" w:rsidR="000866A2" w:rsidRPr="00905F84" w:rsidRDefault="000866A2" w:rsidP="00454890">
            <w:pPr>
              <w:spacing w:line="480" w:lineRule="auto"/>
            </w:pPr>
          </w:p>
        </w:tc>
      </w:tr>
      <w:tr w:rsidR="00BE270C" w:rsidRPr="00905F84" w14:paraId="7C07F914" w14:textId="77777777" w:rsidTr="00E7208B">
        <w:trPr>
          <w:trHeight w:val="1691"/>
        </w:trPr>
        <w:tc>
          <w:tcPr>
            <w:tcW w:w="571" w:type="dxa"/>
          </w:tcPr>
          <w:p w14:paraId="633B0BEF" w14:textId="21AD178F" w:rsidR="000866A2" w:rsidRPr="00905F84" w:rsidRDefault="000866A2" w:rsidP="00454890">
            <w:pPr>
              <w:spacing w:line="480" w:lineRule="auto"/>
            </w:pPr>
            <w:r w:rsidRPr="00905F84">
              <w:t>3</w:t>
            </w:r>
          </w:p>
        </w:tc>
        <w:tc>
          <w:tcPr>
            <w:tcW w:w="7317" w:type="dxa"/>
            <w:gridSpan w:val="4"/>
          </w:tcPr>
          <w:p w14:paraId="6B45A89D" w14:textId="39747B43" w:rsidR="000866A2" w:rsidRPr="00905F84" w:rsidRDefault="00FC0F65" w:rsidP="00454890">
            <w:pPr>
              <w:spacing w:line="480" w:lineRule="auto"/>
            </w:pPr>
            <w:r w:rsidRPr="00905F84">
              <w:t>I understand that I have the right to withdraw from the research without giving a reason and that all information I have provided will be destroyed.</w:t>
            </w:r>
          </w:p>
        </w:tc>
        <w:tc>
          <w:tcPr>
            <w:tcW w:w="767" w:type="dxa"/>
          </w:tcPr>
          <w:p w14:paraId="6A62723D" w14:textId="77777777" w:rsidR="000866A2" w:rsidRPr="00905F84" w:rsidRDefault="000866A2" w:rsidP="00454890">
            <w:pPr>
              <w:spacing w:line="480" w:lineRule="auto"/>
            </w:pPr>
          </w:p>
        </w:tc>
        <w:tc>
          <w:tcPr>
            <w:tcW w:w="683" w:type="dxa"/>
          </w:tcPr>
          <w:p w14:paraId="5DC57AE1" w14:textId="77777777" w:rsidR="000866A2" w:rsidRPr="00905F84" w:rsidRDefault="000866A2" w:rsidP="00454890">
            <w:pPr>
              <w:spacing w:line="480" w:lineRule="auto"/>
            </w:pPr>
          </w:p>
        </w:tc>
      </w:tr>
      <w:tr w:rsidR="00BE270C" w:rsidRPr="00905F84" w14:paraId="08D63F2D" w14:textId="77777777" w:rsidTr="00E7208B">
        <w:trPr>
          <w:trHeight w:val="1127"/>
        </w:trPr>
        <w:tc>
          <w:tcPr>
            <w:tcW w:w="571" w:type="dxa"/>
          </w:tcPr>
          <w:p w14:paraId="6CB70481" w14:textId="1E4259FF" w:rsidR="000866A2" w:rsidRPr="00905F84" w:rsidRDefault="000866A2" w:rsidP="00454890">
            <w:pPr>
              <w:spacing w:line="480" w:lineRule="auto"/>
            </w:pPr>
            <w:r w:rsidRPr="00905F84">
              <w:t>4</w:t>
            </w:r>
          </w:p>
        </w:tc>
        <w:tc>
          <w:tcPr>
            <w:tcW w:w="7317" w:type="dxa"/>
            <w:gridSpan w:val="4"/>
          </w:tcPr>
          <w:p w14:paraId="4434A733" w14:textId="3C62D240" w:rsidR="000866A2" w:rsidRPr="00905F84" w:rsidRDefault="00EA093D" w:rsidP="00454890">
            <w:pPr>
              <w:spacing w:line="480" w:lineRule="auto"/>
            </w:pPr>
            <w:r w:rsidRPr="00905F84">
              <w:t>I understand that interviews will be recorded to ai</w:t>
            </w:r>
            <w:r w:rsidR="00E34286" w:rsidRPr="00905F84">
              <w:t>d transcription and accuracy.</w:t>
            </w:r>
          </w:p>
        </w:tc>
        <w:tc>
          <w:tcPr>
            <w:tcW w:w="767" w:type="dxa"/>
          </w:tcPr>
          <w:p w14:paraId="32FF1D61" w14:textId="77777777" w:rsidR="000866A2" w:rsidRPr="00905F84" w:rsidRDefault="000866A2" w:rsidP="00454890">
            <w:pPr>
              <w:spacing w:line="480" w:lineRule="auto"/>
            </w:pPr>
          </w:p>
        </w:tc>
        <w:tc>
          <w:tcPr>
            <w:tcW w:w="683" w:type="dxa"/>
          </w:tcPr>
          <w:p w14:paraId="0016E184" w14:textId="77777777" w:rsidR="000866A2" w:rsidRPr="00905F84" w:rsidRDefault="000866A2" w:rsidP="00454890">
            <w:pPr>
              <w:spacing w:line="480" w:lineRule="auto"/>
            </w:pPr>
          </w:p>
        </w:tc>
      </w:tr>
      <w:tr w:rsidR="00BE270C" w:rsidRPr="00905F84" w14:paraId="62CD3B89" w14:textId="77777777" w:rsidTr="00E7208B">
        <w:trPr>
          <w:trHeight w:val="2255"/>
        </w:trPr>
        <w:tc>
          <w:tcPr>
            <w:tcW w:w="571" w:type="dxa"/>
          </w:tcPr>
          <w:p w14:paraId="0ED7C9E8" w14:textId="7671EF8D" w:rsidR="00B41B69" w:rsidRPr="00905F84" w:rsidRDefault="00B41B69" w:rsidP="00454890">
            <w:pPr>
              <w:spacing w:line="480" w:lineRule="auto"/>
            </w:pPr>
            <w:r w:rsidRPr="00905F84">
              <w:t>5</w:t>
            </w:r>
          </w:p>
        </w:tc>
        <w:tc>
          <w:tcPr>
            <w:tcW w:w="7317" w:type="dxa"/>
            <w:gridSpan w:val="4"/>
          </w:tcPr>
          <w:p w14:paraId="07699470" w14:textId="2305F83A" w:rsidR="00B41B69" w:rsidRPr="00905F84" w:rsidRDefault="00E34286" w:rsidP="00454890">
            <w:pPr>
              <w:spacing w:line="480" w:lineRule="auto"/>
            </w:pPr>
            <w:r w:rsidRPr="00905F84">
              <w:t>I understand that my identity will be protected by treating the information I provide anonymously, and it will be used solely by the researcher for the purpose of writing a report on the research project.</w:t>
            </w:r>
          </w:p>
        </w:tc>
        <w:tc>
          <w:tcPr>
            <w:tcW w:w="767" w:type="dxa"/>
          </w:tcPr>
          <w:p w14:paraId="78704747" w14:textId="77777777" w:rsidR="00B41B69" w:rsidRPr="00905F84" w:rsidRDefault="00B41B69" w:rsidP="00454890">
            <w:pPr>
              <w:spacing w:line="480" w:lineRule="auto"/>
            </w:pPr>
          </w:p>
        </w:tc>
        <w:tc>
          <w:tcPr>
            <w:tcW w:w="683" w:type="dxa"/>
          </w:tcPr>
          <w:p w14:paraId="066B70A6" w14:textId="77777777" w:rsidR="00B41B69" w:rsidRPr="00905F84" w:rsidRDefault="00B41B69" w:rsidP="00454890">
            <w:pPr>
              <w:spacing w:line="480" w:lineRule="auto"/>
            </w:pPr>
          </w:p>
        </w:tc>
      </w:tr>
      <w:tr w:rsidR="00BE270C" w:rsidRPr="00905F84" w14:paraId="74B6E3ED" w14:textId="77777777" w:rsidTr="00E7208B">
        <w:trPr>
          <w:trHeight w:val="1691"/>
        </w:trPr>
        <w:tc>
          <w:tcPr>
            <w:tcW w:w="571" w:type="dxa"/>
          </w:tcPr>
          <w:p w14:paraId="5040A5BB" w14:textId="2752EC77" w:rsidR="00B41B69" w:rsidRPr="00905F84" w:rsidRDefault="00B41B69" w:rsidP="00454890">
            <w:pPr>
              <w:spacing w:line="480" w:lineRule="auto"/>
            </w:pPr>
            <w:r w:rsidRPr="00905F84">
              <w:t>6</w:t>
            </w:r>
          </w:p>
        </w:tc>
        <w:tc>
          <w:tcPr>
            <w:tcW w:w="7317" w:type="dxa"/>
            <w:gridSpan w:val="4"/>
          </w:tcPr>
          <w:p w14:paraId="5B22D26B" w14:textId="37C5B796" w:rsidR="00B41B69" w:rsidRPr="00905F84" w:rsidRDefault="00A82E27" w:rsidP="00454890">
            <w:pPr>
              <w:spacing w:line="480" w:lineRule="auto"/>
            </w:pPr>
            <w:r w:rsidRPr="00905F84">
              <w:t>I understand that the information I provide will be kept securely, will not be rev</w:t>
            </w:r>
            <w:r w:rsidR="00FD6E6A" w:rsidRPr="00905F84">
              <w:t>ealed to any other party, and will be destroyed at the conclusion of the project.</w:t>
            </w:r>
          </w:p>
        </w:tc>
        <w:tc>
          <w:tcPr>
            <w:tcW w:w="767" w:type="dxa"/>
          </w:tcPr>
          <w:p w14:paraId="61EF4AC1" w14:textId="77777777" w:rsidR="00B41B69" w:rsidRPr="00905F84" w:rsidRDefault="00B41B69" w:rsidP="00454890">
            <w:pPr>
              <w:spacing w:line="480" w:lineRule="auto"/>
            </w:pPr>
          </w:p>
        </w:tc>
        <w:tc>
          <w:tcPr>
            <w:tcW w:w="683" w:type="dxa"/>
          </w:tcPr>
          <w:p w14:paraId="3413BFEE" w14:textId="77777777" w:rsidR="00B41B69" w:rsidRPr="00905F84" w:rsidRDefault="00B41B69" w:rsidP="00454890">
            <w:pPr>
              <w:spacing w:line="480" w:lineRule="auto"/>
            </w:pPr>
          </w:p>
        </w:tc>
      </w:tr>
      <w:tr w:rsidR="00BE270C" w:rsidRPr="00905F84" w14:paraId="6E4760CF" w14:textId="77777777" w:rsidTr="00E7208B">
        <w:trPr>
          <w:trHeight w:val="1691"/>
        </w:trPr>
        <w:tc>
          <w:tcPr>
            <w:tcW w:w="571" w:type="dxa"/>
          </w:tcPr>
          <w:p w14:paraId="189A3F30" w14:textId="4359D392" w:rsidR="00B41B69" w:rsidRPr="00905F84" w:rsidRDefault="00B41B69" w:rsidP="00454890">
            <w:pPr>
              <w:spacing w:line="480" w:lineRule="auto"/>
            </w:pPr>
            <w:r w:rsidRPr="00905F84">
              <w:t>7</w:t>
            </w:r>
          </w:p>
        </w:tc>
        <w:tc>
          <w:tcPr>
            <w:tcW w:w="7317" w:type="dxa"/>
            <w:gridSpan w:val="4"/>
          </w:tcPr>
          <w:p w14:paraId="7076C716" w14:textId="76386A48" w:rsidR="00B41B69" w:rsidRPr="00905F84" w:rsidRDefault="00A438D8" w:rsidP="00454890">
            <w:pPr>
              <w:spacing w:line="480" w:lineRule="auto"/>
            </w:pPr>
            <w:r w:rsidRPr="00905F84">
              <w:t>I understand that if I have any questions or concerns about how this research is being conducted, I can contact the independent person named in the Participant Information Sheet.</w:t>
            </w:r>
          </w:p>
        </w:tc>
        <w:tc>
          <w:tcPr>
            <w:tcW w:w="767" w:type="dxa"/>
          </w:tcPr>
          <w:p w14:paraId="17C08F1B" w14:textId="77777777" w:rsidR="00B41B69" w:rsidRPr="00905F84" w:rsidRDefault="00B41B69" w:rsidP="00454890">
            <w:pPr>
              <w:spacing w:line="480" w:lineRule="auto"/>
            </w:pPr>
          </w:p>
        </w:tc>
        <w:tc>
          <w:tcPr>
            <w:tcW w:w="683" w:type="dxa"/>
          </w:tcPr>
          <w:p w14:paraId="513EB8E1" w14:textId="77777777" w:rsidR="00B41B69" w:rsidRPr="00905F84" w:rsidRDefault="00B41B69" w:rsidP="00454890">
            <w:pPr>
              <w:spacing w:line="480" w:lineRule="auto"/>
            </w:pPr>
          </w:p>
        </w:tc>
      </w:tr>
      <w:tr w:rsidR="00BE270C" w:rsidRPr="00905F84" w14:paraId="5A69E58C" w14:textId="77777777" w:rsidTr="00420698">
        <w:trPr>
          <w:trHeight w:val="1115"/>
        </w:trPr>
        <w:tc>
          <w:tcPr>
            <w:tcW w:w="9338" w:type="dxa"/>
            <w:gridSpan w:val="7"/>
          </w:tcPr>
          <w:p w14:paraId="403C0A74" w14:textId="4ACE4A3E" w:rsidR="00715D19" w:rsidRPr="00905F84" w:rsidRDefault="00715D19" w:rsidP="00454890">
            <w:pPr>
              <w:spacing w:line="480" w:lineRule="auto"/>
            </w:pPr>
            <w:r w:rsidRPr="00905F84">
              <w:t>I consent to participat</w:t>
            </w:r>
            <w:r w:rsidR="00D91DFD" w:rsidRPr="00905F84">
              <w:t>e</w:t>
            </w:r>
            <w:r w:rsidRPr="00905F84">
              <w:t xml:space="preserve"> in this research interview </w:t>
            </w:r>
            <w:r w:rsidR="00FB5A8E" w:rsidRPr="00905F84">
              <w:t>according to the information and principles described in the information sheet.</w:t>
            </w:r>
          </w:p>
        </w:tc>
      </w:tr>
      <w:tr w:rsidR="00BE270C" w:rsidRPr="00905F84" w14:paraId="5C4A0DFA" w14:textId="77777777" w:rsidTr="00E7208B">
        <w:trPr>
          <w:trHeight w:val="563"/>
        </w:trPr>
        <w:tc>
          <w:tcPr>
            <w:tcW w:w="1058" w:type="dxa"/>
            <w:gridSpan w:val="2"/>
          </w:tcPr>
          <w:p w14:paraId="276D305E" w14:textId="473B9B43" w:rsidR="00594193" w:rsidRPr="00905F84" w:rsidRDefault="00594193" w:rsidP="00454890">
            <w:pPr>
              <w:spacing w:line="480" w:lineRule="auto"/>
            </w:pPr>
            <w:r w:rsidRPr="00905F84">
              <w:t>Signed</w:t>
            </w:r>
          </w:p>
        </w:tc>
        <w:tc>
          <w:tcPr>
            <w:tcW w:w="4749" w:type="dxa"/>
          </w:tcPr>
          <w:p w14:paraId="35860DD4" w14:textId="77777777" w:rsidR="00594193" w:rsidRPr="00905F84" w:rsidRDefault="00594193" w:rsidP="00454890">
            <w:pPr>
              <w:spacing w:line="480" w:lineRule="auto"/>
            </w:pPr>
          </w:p>
        </w:tc>
        <w:tc>
          <w:tcPr>
            <w:tcW w:w="851" w:type="dxa"/>
          </w:tcPr>
          <w:p w14:paraId="47DC8ACA" w14:textId="77777777" w:rsidR="00594193" w:rsidRPr="00905F84" w:rsidRDefault="00594193" w:rsidP="00454890">
            <w:pPr>
              <w:spacing w:line="480" w:lineRule="auto"/>
            </w:pPr>
            <w:r w:rsidRPr="00905F84">
              <w:t>Date</w:t>
            </w:r>
          </w:p>
        </w:tc>
        <w:tc>
          <w:tcPr>
            <w:tcW w:w="2680" w:type="dxa"/>
            <w:gridSpan w:val="3"/>
          </w:tcPr>
          <w:p w14:paraId="1CA40B16" w14:textId="6ED04B10" w:rsidR="00594193" w:rsidRPr="00905F84" w:rsidRDefault="00594193" w:rsidP="00454890">
            <w:pPr>
              <w:spacing w:line="480" w:lineRule="auto"/>
            </w:pPr>
          </w:p>
        </w:tc>
      </w:tr>
    </w:tbl>
    <w:p w14:paraId="57BC476F" w14:textId="77777777" w:rsidR="00307BE6" w:rsidRPr="00905F84" w:rsidRDefault="00307BE6" w:rsidP="00454890">
      <w:pPr>
        <w:spacing w:line="480" w:lineRule="auto"/>
      </w:pPr>
    </w:p>
    <w:sectPr w:rsidR="00307BE6" w:rsidRPr="00905F84" w:rsidSect="0085398D">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25E72D" w14:textId="77777777" w:rsidR="00AE483F" w:rsidRDefault="00AE483F" w:rsidP="00CD67F2">
      <w:pPr>
        <w:spacing w:after="0" w:line="240" w:lineRule="auto"/>
      </w:pPr>
      <w:r>
        <w:separator/>
      </w:r>
    </w:p>
  </w:endnote>
  <w:endnote w:type="continuationSeparator" w:id="0">
    <w:p w14:paraId="65FE8665" w14:textId="77777777" w:rsidR="00AE483F" w:rsidRDefault="00AE483F" w:rsidP="00CD6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8326084"/>
      <w:docPartObj>
        <w:docPartGallery w:val="Page Numbers (Bottom of Page)"/>
        <w:docPartUnique/>
      </w:docPartObj>
    </w:sdtPr>
    <w:sdtEndPr>
      <w:rPr>
        <w:noProof/>
      </w:rPr>
    </w:sdtEndPr>
    <w:sdtContent>
      <w:p w14:paraId="17C6BF9E" w14:textId="48A24CC8" w:rsidR="00CD67F2" w:rsidRDefault="00CD67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1B1935" w14:textId="77777777" w:rsidR="00CD67F2" w:rsidRDefault="00CD6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F85E9F" w14:textId="77777777" w:rsidR="00AE483F" w:rsidRDefault="00AE483F" w:rsidP="00CD67F2">
      <w:pPr>
        <w:spacing w:after="0" w:line="240" w:lineRule="auto"/>
      </w:pPr>
      <w:r>
        <w:separator/>
      </w:r>
    </w:p>
  </w:footnote>
  <w:footnote w:type="continuationSeparator" w:id="0">
    <w:p w14:paraId="68D9D21A" w14:textId="77777777" w:rsidR="00AE483F" w:rsidRDefault="00AE483F" w:rsidP="00CD67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B02F41"/>
    <w:multiLevelType w:val="hybridMultilevel"/>
    <w:tmpl w:val="2342E6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FC5848"/>
    <w:multiLevelType w:val="hybridMultilevel"/>
    <w:tmpl w:val="3320C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552E30"/>
    <w:multiLevelType w:val="hybridMultilevel"/>
    <w:tmpl w:val="3C4226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756B7D"/>
    <w:multiLevelType w:val="hybridMultilevel"/>
    <w:tmpl w:val="EE32A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BF47A17"/>
    <w:multiLevelType w:val="hybridMultilevel"/>
    <w:tmpl w:val="5082FC92"/>
    <w:lvl w:ilvl="0" w:tplc="FDF403F0">
      <w:start w:val="1"/>
      <w:numFmt w:val="bullet"/>
      <w:lvlText w:val=""/>
      <w:lvlJc w:val="left"/>
      <w:pPr>
        <w:ind w:left="720" w:hanging="360"/>
      </w:pPr>
      <w:rPr>
        <w:rFonts w:ascii="Symbol" w:hAnsi="Symbol" w:hint="default"/>
        <w:sz w:val="24"/>
        <w:szCs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64295370">
    <w:abstractNumId w:val="2"/>
  </w:num>
  <w:num w:numId="2" w16cid:durableId="1343126506">
    <w:abstractNumId w:val="0"/>
  </w:num>
  <w:num w:numId="3" w16cid:durableId="780564768">
    <w:abstractNumId w:val="3"/>
  </w:num>
  <w:num w:numId="4" w16cid:durableId="50080709">
    <w:abstractNumId w:val="4"/>
  </w:num>
  <w:num w:numId="5" w16cid:durableId="6717651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3NjGyMDeytDSxNDBR0lEKTi0uzszPAykwtKgFAJTNu68tAAAA"/>
  </w:docVars>
  <w:rsids>
    <w:rsidRoot w:val="00CF0A4C"/>
    <w:rsid w:val="00002F0F"/>
    <w:rsid w:val="00006402"/>
    <w:rsid w:val="00015596"/>
    <w:rsid w:val="00016C84"/>
    <w:rsid w:val="000200D6"/>
    <w:rsid w:val="000322BF"/>
    <w:rsid w:val="00034CF0"/>
    <w:rsid w:val="0004368C"/>
    <w:rsid w:val="0004774E"/>
    <w:rsid w:val="00047774"/>
    <w:rsid w:val="0005031B"/>
    <w:rsid w:val="00054E65"/>
    <w:rsid w:val="00060057"/>
    <w:rsid w:val="0006075C"/>
    <w:rsid w:val="00065958"/>
    <w:rsid w:val="00076A1B"/>
    <w:rsid w:val="0008313F"/>
    <w:rsid w:val="000866A2"/>
    <w:rsid w:val="0008683D"/>
    <w:rsid w:val="000963DB"/>
    <w:rsid w:val="000A1CDB"/>
    <w:rsid w:val="000A2256"/>
    <w:rsid w:val="000B032F"/>
    <w:rsid w:val="000B0B16"/>
    <w:rsid w:val="000B4043"/>
    <w:rsid w:val="000B4216"/>
    <w:rsid w:val="000B57DA"/>
    <w:rsid w:val="000C7740"/>
    <w:rsid w:val="000D0F06"/>
    <w:rsid w:val="000D48BF"/>
    <w:rsid w:val="000D58D3"/>
    <w:rsid w:val="000D5CED"/>
    <w:rsid w:val="000D6A83"/>
    <w:rsid w:val="000E2A2E"/>
    <w:rsid w:val="000F769E"/>
    <w:rsid w:val="000F7CCB"/>
    <w:rsid w:val="0010248E"/>
    <w:rsid w:val="0010587B"/>
    <w:rsid w:val="00115E31"/>
    <w:rsid w:val="0011695F"/>
    <w:rsid w:val="0011721F"/>
    <w:rsid w:val="001173F0"/>
    <w:rsid w:val="00122772"/>
    <w:rsid w:val="00123771"/>
    <w:rsid w:val="00127103"/>
    <w:rsid w:val="00136CE2"/>
    <w:rsid w:val="001412EA"/>
    <w:rsid w:val="00143ED3"/>
    <w:rsid w:val="0015075F"/>
    <w:rsid w:val="001529C3"/>
    <w:rsid w:val="00161123"/>
    <w:rsid w:val="0016278C"/>
    <w:rsid w:val="00165D28"/>
    <w:rsid w:val="00184028"/>
    <w:rsid w:val="00190B5C"/>
    <w:rsid w:val="00195C56"/>
    <w:rsid w:val="001A12D3"/>
    <w:rsid w:val="001A2ABC"/>
    <w:rsid w:val="001A58A7"/>
    <w:rsid w:val="001A5BB1"/>
    <w:rsid w:val="001A7B32"/>
    <w:rsid w:val="001A7B53"/>
    <w:rsid w:val="001B03B1"/>
    <w:rsid w:val="001B43BA"/>
    <w:rsid w:val="001C124F"/>
    <w:rsid w:val="001D0A8D"/>
    <w:rsid w:val="001D1A60"/>
    <w:rsid w:val="001D3362"/>
    <w:rsid w:val="001D3EAA"/>
    <w:rsid w:val="001D59A7"/>
    <w:rsid w:val="001E1CE7"/>
    <w:rsid w:val="001E7CFE"/>
    <w:rsid w:val="001F1E8A"/>
    <w:rsid w:val="001F7253"/>
    <w:rsid w:val="00201AC3"/>
    <w:rsid w:val="00201C9D"/>
    <w:rsid w:val="00204BA5"/>
    <w:rsid w:val="00211638"/>
    <w:rsid w:val="0021623A"/>
    <w:rsid w:val="0022168B"/>
    <w:rsid w:val="00222CCA"/>
    <w:rsid w:val="00223D83"/>
    <w:rsid w:val="00224B8B"/>
    <w:rsid w:val="00225D4C"/>
    <w:rsid w:val="00230BAF"/>
    <w:rsid w:val="00233322"/>
    <w:rsid w:val="00234387"/>
    <w:rsid w:val="00244A7A"/>
    <w:rsid w:val="00253062"/>
    <w:rsid w:val="0027332D"/>
    <w:rsid w:val="00276A42"/>
    <w:rsid w:val="0029138A"/>
    <w:rsid w:val="00291C4F"/>
    <w:rsid w:val="00294F25"/>
    <w:rsid w:val="002A2363"/>
    <w:rsid w:val="002A625F"/>
    <w:rsid w:val="002B191F"/>
    <w:rsid w:val="002B26C3"/>
    <w:rsid w:val="002B2BEC"/>
    <w:rsid w:val="002B5901"/>
    <w:rsid w:val="002C02DE"/>
    <w:rsid w:val="002C0671"/>
    <w:rsid w:val="002C07E0"/>
    <w:rsid w:val="002C0DBA"/>
    <w:rsid w:val="002C4F8D"/>
    <w:rsid w:val="002D6A46"/>
    <w:rsid w:val="002E215E"/>
    <w:rsid w:val="002E26F8"/>
    <w:rsid w:val="002E5C82"/>
    <w:rsid w:val="002F00C9"/>
    <w:rsid w:val="002F549C"/>
    <w:rsid w:val="0030617C"/>
    <w:rsid w:val="00307BE6"/>
    <w:rsid w:val="003170E3"/>
    <w:rsid w:val="0032227C"/>
    <w:rsid w:val="00323FCF"/>
    <w:rsid w:val="003249D0"/>
    <w:rsid w:val="0032569A"/>
    <w:rsid w:val="00326C56"/>
    <w:rsid w:val="00335D18"/>
    <w:rsid w:val="003424CD"/>
    <w:rsid w:val="00343570"/>
    <w:rsid w:val="003472DA"/>
    <w:rsid w:val="00356A44"/>
    <w:rsid w:val="00361BA5"/>
    <w:rsid w:val="00364208"/>
    <w:rsid w:val="003655EB"/>
    <w:rsid w:val="003672AC"/>
    <w:rsid w:val="003707AB"/>
    <w:rsid w:val="0037361B"/>
    <w:rsid w:val="0037505D"/>
    <w:rsid w:val="003765B8"/>
    <w:rsid w:val="00377E26"/>
    <w:rsid w:val="00385220"/>
    <w:rsid w:val="00387820"/>
    <w:rsid w:val="00392C88"/>
    <w:rsid w:val="003A0251"/>
    <w:rsid w:val="003A6125"/>
    <w:rsid w:val="003A6F04"/>
    <w:rsid w:val="003A7359"/>
    <w:rsid w:val="003A7E48"/>
    <w:rsid w:val="003B4BD8"/>
    <w:rsid w:val="003B6D26"/>
    <w:rsid w:val="003C38CF"/>
    <w:rsid w:val="003C38D7"/>
    <w:rsid w:val="003D0983"/>
    <w:rsid w:val="003D30F2"/>
    <w:rsid w:val="003D50F9"/>
    <w:rsid w:val="003D655A"/>
    <w:rsid w:val="003E1DED"/>
    <w:rsid w:val="003E3FA1"/>
    <w:rsid w:val="003E5F43"/>
    <w:rsid w:val="003E6934"/>
    <w:rsid w:val="003F25EB"/>
    <w:rsid w:val="003F33A8"/>
    <w:rsid w:val="003F7A00"/>
    <w:rsid w:val="00410F1A"/>
    <w:rsid w:val="00416E64"/>
    <w:rsid w:val="00420698"/>
    <w:rsid w:val="00421F69"/>
    <w:rsid w:val="00423C8B"/>
    <w:rsid w:val="004271F5"/>
    <w:rsid w:val="0042735B"/>
    <w:rsid w:val="004275CA"/>
    <w:rsid w:val="00441EF5"/>
    <w:rsid w:val="00454890"/>
    <w:rsid w:val="004563AC"/>
    <w:rsid w:val="00460823"/>
    <w:rsid w:val="004612EF"/>
    <w:rsid w:val="00462D26"/>
    <w:rsid w:val="0047102A"/>
    <w:rsid w:val="004816F9"/>
    <w:rsid w:val="00484176"/>
    <w:rsid w:val="0048566F"/>
    <w:rsid w:val="004968A9"/>
    <w:rsid w:val="004A186D"/>
    <w:rsid w:val="004A32EE"/>
    <w:rsid w:val="004A6FDD"/>
    <w:rsid w:val="004A73FE"/>
    <w:rsid w:val="004A7DF4"/>
    <w:rsid w:val="004B301F"/>
    <w:rsid w:val="004B69E7"/>
    <w:rsid w:val="004C08B4"/>
    <w:rsid w:val="004C7487"/>
    <w:rsid w:val="004D3922"/>
    <w:rsid w:val="004D5F56"/>
    <w:rsid w:val="004E6752"/>
    <w:rsid w:val="004E6FE7"/>
    <w:rsid w:val="004E7C18"/>
    <w:rsid w:val="004F5365"/>
    <w:rsid w:val="00500FCF"/>
    <w:rsid w:val="005034B2"/>
    <w:rsid w:val="0050390D"/>
    <w:rsid w:val="005055F6"/>
    <w:rsid w:val="00507262"/>
    <w:rsid w:val="005163A4"/>
    <w:rsid w:val="00517078"/>
    <w:rsid w:val="00530728"/>
    <w:rsid w:val="0054130F"/>
    <w:rsid w:val="00543500"/>
    <w:rsid w:val="00544A51"/>
    <w:rsid w:val="005474AF"/>
    <w:rsid w:val="00551CC0"/>
    <w:rsid w:val="00552B0E"/>
    <w:rsid w:val="00564D5C"/>
    <w:rsid w:val="00567F4C"/>
    <w:rsid w:val="00567F7A"/>
    <w:rsid w:val="00580134"/>
    <w:rsid w:val="00584AB3"/>
    <w:rsid w:val="00585506"/>
    <w:rsid w:val="00591A30"/>
    <w:rsid w:val="00592BBC"/>
    <w:rsid w:val="00594193"/>
    <w:rsid w:val="005A26E0"/>
    <w:rsid w:val="005B4BEA"/>
    <w:rsid w:val="005B710F"/>
    <w:rsid w:val="005C2ED0"/>
    <w:rsid w:val="005C5101"/>
    <w:rsid w:val="005C56C5"/>
    <w:rsid w:val="005E075B"/>
    <w:rsid w:val="005E18B5"/>
    <w:rsid w:val="005E318A"/>
    <w:rsid w:val="005E4FBD"/>
    <w:rsid w:val="005E5106"/>
    <w:rsid w:val="005E64B9"/>
    <w:rsid w:val="005E7728"/>
    <w:rsid w:val="005F4E17"/>
    <w:rsid w:val="005F5C54"/>
    <w:rsid w:val="00602828"/>
    <w:rsid w:val="00611D10"/>
    <w:rsid w:val="00613A33"/>
    <w:rsid w:val="00626B91"/>
    <w:rsid w:val="00630273"/>
    <w:rsid w:val="00633A85"/>
    <w:rsid w:val="00637275"/>
    <w:rsid w:val="00640869"/>
    <w:rsid w:val="00644F87"/>
    <w:rsid w:val="00650CA6"/>
    <w:rsid w:val="00667F8F"/>
    <w:rsid w:val="00671F13"/>
    <w:rsid w:val="006762E3"/>
    <w:rsid w:val="00681DD2"/>
    <w:rsid w:val="006853D2"/>
    <w:rsid w:val="006858BA"/>
    <w:rsid w:val="006916B4"/>
    <w:rsid w:val="006916BD"/>
    <w:rsid w:val="00691871"/>
    <w:rsid w:val="0069459C"/>
    <w:rsid w:val="006A1CA6"/>
    <w:rsid w:val="006A2520"/>
    <w:rsid w:val="006A48B1"/>
    <w:rsid w:val="006A5AD9"/>
    <w:rsid w:val="006A6701"/>
    <w:rsid w:val="006B5444"/>
    <w:rsid w:val="006B76F9"/>
    <w:rsid w:val="006D1FD4"/>
    <w:rsid w:val="006E476F"/>
    <w:rsid w:val="006E5A5D"/>
    <w:rsid w:val="006E754A"/>
    <w:rsid w:val="006F16A5"/>
    <w:rsid w:val="006F21CE"/>
    <w:rsid w:val="006F2BDE"/>
    <w:rsid w:val="006F6286"/>
    <w:rsid w:val="006F75FC"/>
    <w:rsid w:val="00705316"/>
    <w:rsid w:val="00715A20"/>
    <w:rsid w:val="00715D19"/>
    <w:rsid w:val="00717C6C"/>
    <w:rsid w:val="00725FB5"/>
    <w:rsid w:val="00730BEA"/>
    <w:rsid w:val="00741638"/>
    <w:rsid w:val="00745DC7"/>
    <w:rsid w:val="007471AF"/>
    <w:rsid w:val="00750C5F"/>
    <w:rsid w:val="00755DE1"/>
    <w:rsid w:val="007619EC"/>
    <w:rsid w:val="0076245D"/>
    <w:rsid w:val="00764C6A"/>
    <w:rsid w:val="007702A0"/>
    <w:rsid w:val="007702C9"/>
    <w:rsid w:val="0077351D"/>
    <w:rsid w:val="00775A47"/>
    <w:rsid w:val="00777001"/>
    <w:rsid w:val="0078238F"/>
    <w:rsid w:val="00787E91"/>
    <w:rsid w:val="00793D66"/>
    <w:rsid w:val="00794A27"/>
    <w:rsid w:val="007B1E4D"/>
    <w:rsid w:val="007B726C"/>
    <w:rsid w:val="007B7B74"/>
    <w:rsid w:val="007C159E"/>
    <w:rsid w:val="007C216F"/>
    <w:rsid w:val="007C44D2"/>
    <w:rsid w:val="007C6CB1"/>
    <w:rsid w:val="007D2FF4"/>
    <w:rsid w:val="007D32C1"/>
    <w:rsid w:val="007D3720"/>
    <w:rsid w:val="007D3990"/>
    <w:rsid w:val="007D6E2B"/>
    <w:rsid w:val="007D702C"/>
    <w:rsid w:val="007E0EB7"/>
    <w:rsid w:val="007E3BE4"/>
    <w:rsid w:val="007E4016"/>
    <w:rsid w:val="007E74CF"/>
    <w:rsid w:val="007F36CB"/>
    <w:rsid w:val="007F745C"/>
    <w:rsid w:val="007F7DD5"/>
    <w:rsid w:val="00800336"/>
    <w:rsid w:val="008039F3"/>
    <w:rsid w:val="00805863"/>
    <w:rsid w:val="00805FC7"/>
    <w:rsid w:val="00806B06"/>
    <w:rsid w:val="00812073"/>
    <w:rsid w:val="00822E05"/>
    <w:rsid w:val="00823A73"/>
    <w:rsid w:val="00826AFF"/>
    <w:rsid w:val="00826CCB"/>
    <w:rsid w:val="008275CF"/>
    <w:rsid w:val="00831636"/>
    <w:rsid w:val="0083202A"/>
    <w:rsid w:val="00832CC9"/>
    <w:rsid w:val="008335C5"/>
    <w:rsid w:val="008468D5"/>
    <w:rsid w:val="008479D0"/>
    <w:rsid w:val="0085398D"/>
    <w:rsid w:val="00854708"/>
    <w:rsid w:val="0085554A"/>
    <w:rsid w:val="00856B45"/>
    <w:rsid w:val="00861CB7"/>
    <w:rsid w:val="00863CF6"/>
    <w:rsid w:val="008645FF"/>
    <w:rsid w:val="008654C7"/>
    <w:rsid w:val="008657E1"/>
    <w:rsid w:val="00870766"/>
    <w:rsid w:val="008840EA"/>
    <w:rsid w:val="008862A6"/>
    <w:rsid w:val="00892D72"/>
    <w:rsid w:val="00893EA1"/>
    <w:rsid w:val="0089545A"/>
    <w:rsid w:val="008978A8"/>
    <w:rsid w:val="008A4661"/>
    <w:rsid w:val="008A4F9D"/>
    <w:rsid w:val="008A6D99"/>
    <w:rsid w:val="008B068E"/>
    <w:rsid w:val="008B44A0"/>
    <w:rsid w:val="008B6EE2"/>
    <w:rsid w:val="008C689E"/>
    <w:rsid w:val="008C746B"/>
    <w:rsid w:val="008D297E"/>
    <w:rsid w:val="008D2AC7"/>
    <w:rsid w:val="008D4760"/>
    <w:rsid w:val="008D5B52"/>
    <w:rsid w:val="008E1213"/>
    <w:rsid w:val="008E576D"/>
    <w:rsid w:val="008F4C03"/>
    <w:rsid w:val="00900440"/>
    <w:rsid w:val="00900F96"/>
    <w:rsid w:val="00904B50"/>
    <w:rsid w:val="00905F84"/>
    <w:rsid w:val="0091361C"/>
    <w:rsid w:val="009244E0"/>
    <w:rsid w:val="00932270"/>
    <w:rsid w:val="00934D96"/>
    <w:rsid w:val="0093674E"/>
    <w:rsid w:val="00936EC2"/>
    <w:rsid w:val="00937B4B"/>
    <w:rsid w:val="00942BB7"/>
    <w:rsid w:val="00942F23"/>
    <w:rsid w:val="00944ABD"/>
    <w:rsid w:val="009460CC"/>
    <w:rsid w:val="009521B2"/>
    <w:rsid w:val="009535A8"/>
    <w:rsid w:val="0095553B"/>
    <w:rsid w:val="00962013"/>
    <w:rsid w:val="009729B1"/>
    <w:rsid w:val="0097332E"/>
    <w:rsid w:val="00983252"/>
    <w:rsid w:val="009849C3"/>
    <w:rsid w:val="009917F8"/>
    <w:rsid w:val="00992346"/>
    <w:rsid w:val="009A0CCB"/>
    <w:rsid w:val="009A0DF2"/>
    <w:rsid w:val="009A68FB"/>
    <w:rsid w:val="009A6EB9"/>
    <w:rsid w:val="009B1951"/>
    <w:rsid w:val="009B4C8D"/>
    <w:rsid w:val="009C7AB3"/>
    <w:rsid w:val="009D0345"/>
    <w:rsid w:val="009D4A6A"/>
    <w:rsid w:val="009D69D7"/>
    <w:rsid w:val="009E0052"/>
    <w:rsid w:val="009E3A71"/>
    <w:rsid w:val="009F2316"/>
    <w:rsid w:val="009F2F4A"/>
    <w:rsid w:val="009F2F93"/>
    <w:rsid w:val="009F37D0"/>
    <w:rsid w:val="009F4168"/>
    <w:rsid w:val="009F77AB"/>
    <w:rsid w:val="00A0279F"/>
    <w:rsid w:val="00A04496"/>
    <w:rsid w:val="00A058D6"/>
    <w:rsid w:val="00A05D46"/>
    <w:rsid w:val="00A172AA"/>
    <w:rsid w:val="00A240D9"/>
    <w:rsid w:val="00A2562C"/>
    <w:rsid w:val="00A32B24"/>
    <w:rsid w:val="00A37C27"/>
    <w:rsid w:val="00A41D24"/>
    <w:rsid w:val="00A41F3D"/>
    <w:rsid w:val="00A438D8"/>
    <w:rsid w:val="00A460CE"/>
    <w:rsid w:val="00A542A8"/>
    <w:rsid w:val="00A545EE"/>
    <w:rsid w:val="00A56D0D"/>
    <w:rsid w:val="00A6044D"/>
    <w:rsid w:val="00A67981"/>
    <w:rsid w:val="00A80163"/>
    <w:rsid w:val="00A82E27"/>
    <w:rsid w:val="00A86D1F"/>
    <w:rsid w:val="00A922C2"/>
    <w:rsid w:val="00AA0888"/>
    <w:rsid w:val="00AB2424"/>
    <w:rsid w:val="00AB2614"/>
    <w:rsid w:val="00AB3526"/>
    <w:rsid w:val="00AB5BD3"/>
    <w:rsid w:val="00AC18BB"/>
    <w:rsid w:val="00AC78AF"/>
    <w:rsid w:val="00AD467F"/>
    <w:rsid w:val="00AD7382"/>
    <w:rsid w:val="00AE1FEA"/>
    <w:rsid w:val="00AE483F"/>
    <w:rsid w:val="00AF6328"/>
    <w:rsid w:val="00B0723E"/>
    <w:rsid w:val="00B12AC7"/>
    <w:rsid w:val="00B230CA"/>
    <w:rsid w:val="00B3081E"/>
    <w:rsid w:val="00B309FB"/>
    <w:rsid w:val="00B4157F"/>
    <w:rsid w:val="00B41967"/>
    <w:rsid w:val="00B41B69"/>
    <w:rsid w:val="00B42679"/>
    <w:rsid w:val="00B55F44"/>
    <w:rsid w:val="00B62157"/>
    <w:rsid w:val="00B64C47"/>
    <w:rsid w:val="00B6534D"/>
    <w:rsid w:val="00B662CF"/>
    <w:rsid w:val="00B70067"/>
    <w:rsid w:val="00B806F8"/>
    <w:rsid w:val="00B85B38"/>
    <w:rsid w:val="00BA20C0"/>
    <w:rsid w:val="00BA4F77"/>
    <w:rsid w:val="00BA6485"/>
    <w:rsid w:val="00BB265E"/>
    <w:rsid w:val="00BC0705"/>
    <w:rsid w:val="00BC47E6"/>
    <w:rsid w:val="00BD6946"/>
    <w:rsid w:val="00BE2686"/>
    <w:rsid w:val="00BE270C"/>
    <w:rsid w:val="00BE3354"/>
    <w:rsid w:val="00BE5FF5"/>
    <w:rsid w:val="00BF3089"/>
    <w:rsid w:val="00BF7D44"/>
    <w:rsid w:val="00C018BD"/>
    <w:rsid w:val="00C02F00"/>
    <w:rsid w:val="00C03AD4"/>
    <w:rsid w:val="00C0448C"/>
    <w:rsid w:val="00C064F0"/>
    <w:rsid w:val="00C14197"/>
    <w:rsid w:val="00C14EC1"/>
    <w:rsid w:val="00C22EEB"/>
    <w:rsid w:val="00C278A1"/>
    <w:rsid w:val="00C350B4"/>
    <w:rsid w:val="00C41476"/>
    <w:rsid w:val="00C44EC3"/>
    <w:rsid w:val="00C45276"/>
    <w:rsid w:val="00C516B5"/>
    <w:rsid w:val="00C619CA"/>
    <w:rsid w:val="00C61C03"/>
    <w:rsid w:val="00C62BC3"/>
    <w:rsid w:val="00C702CA"/>
    <w:rsid w:val="00C71FBF"/>
    <w:rsid w:val="00C765E0"/>
    <w:rsid w:val="00C82FFE"/>
    <w:rsid w:val="00C9094E"/>
    <w:rsid w:val="00C90B35"/>
    <w:rsid w:val="00C929F0"/>
    <w:rsid w:val="00CB60FB"/>
    <w:rsid w:val="00CD0A13"/>
    <w:rsid w:val="00CD179F"/>
    <w:rsid w:val="00CD67F2"/>
    <w:rsid w:val="00CE0541"/>
    <w:rsid w:val="00CE3B5F"/>
    <w:rsid w:val="00CE4355"/>
    <w:rsid w:val="00CF0A4C"/>
    <w:rsid w:val="00CF46B3"/>
    <w:rsid w:val="00CF7998"/>
    <w:rsid w:val="00D01209"/>
    <w:rsid w:val="00D15A68"/>
    <w:rsid w:val="00D466CE"/>
    <w:rsid w:val="00D46FC0"/>
    <w:rsid w:val="00D5524B"/>
    <w:rsid w:val="00D5675D"/>
    <w:rsid w:val="00D56B44"/>
    <w:rsid w:val="00D61916"/>
    <w:rsid w:val="00D6710D"/>
    <w:rsid w:val="00D8459F"/>
    <w:rsid w:val="00D85CD6"/>
    <w:rsid w:val="00D90CD6"/>
    <w:rsid w:val="00D91183"/>
    <w:rsid w:val="00D91DFD"/>
    <w:rsid w:val="00D92DB5"/>
    <w:rsid w:val="00DB547E"/>
    <w:rsid w:val="00DB7AC0"/>
    <w:rsid w:val="00DC01B0"/>
    <w:rsid w:val="00DC2DF6"/>
    <w:rsid w:val="00DD0353"/>
    <w:rsid w:val="00DD099C"/>
    <w:rsid w:val="00DD4B1D"/>
    <w:rsid w:val="00DD534E"/>
    <w:rsid w:val="00DE35C0"/>
    <w:rsid w:val="00DE5F92"/>
    <w:rsid w:val="00DE763B"/>
    <w:rsid w:val="00DE7700"/>
    <w:rsid w:val="00DF30F5"/>
    <w:rsid w:val="00DF7563"/>
    <w:rsid w:val="00E0123F"/>
    <w:rsid w:val="00E06E87"/>
    <w:rsid w:val="00E10392"/>
    <w:rsid w:val="00E12856"/>
    <w:rsid w:val="00E13C99"/>
    <w:rsid w:val="00E20E5A"/>
    <w:rsid w:val="00E218E9"/>
    <w:rsid w:val="00E24657"/>
    <w:rsid w:val="00E255D1"/>
    <w:rsid w:val="00E26BA0"/>
    <w:rsid w:val="00E31511"/>
    <w:rsid w:val="00E32932"/>
    <w:rsid w:val="00E34286"/>
    <w:rsid w:val="00E34CAB"/>
    <w:rsid w:val="00E42CC9"/>
    <w:rsid w:val="00E50ED3"/>
    <w:rsid w:val="00E569CC"/>
    <w:rsid w:val="00E574C3"/>
    <w:rsid w:val="00E7132E"/>
    <w:rsid w:val="00E7208B"/>
    <w:rsid w:val="00E83816"/>
    <w:rsid w:val="00E90A0C"/>
    <w:rsid w:val="00E90B27"/>
    <w:rsid w:val="00E97E6F"/>
    <w:rsid w:val="00EA093D"/>
    <w:rsid w:val="00EA1287"/>
    <w:rsid w:val="00EA1292"/>
    <w:rsid w:val="00EA5301"/>
    <w:rsid w:val="00EA6B87"/>
    <w:rsid w:val="00EB1DFE"/>
    <w:rsid w:val="00EC5E64"/>
    <w:rsid w:val="00ED1561"/>
    <w:rsid w:val="00EE17CA"/>
    <w:rsid w:val="00EE2260"/>
    <w:rsid w:val="00EF2356"/>
    <w:rsid w:val="00F017E7"/>
    <w:rsid w:val="00F04637"/>
    <w:rsid w:val="00F115AC"/>
    <w:rsid w:val="00F1370F"/>
    <w:rsid w:val="00F1563B"/>
    <w:rsid w:val="00F21BA1"/>
    <w:rsid w:val="00F2630F"/>
    <w:rsid w:val="00F34FE4"/>
    <w:rsid w:val="00F40E4C"/>
    <w:rsid w:val="00F450F7"/>
    <w:rsid w:val="00F53F1A"/>
    <w:rsid w:val="00F572FB"/>
    <w:rsid w:val="00F91AA9"/>
    <w:rsid w:val="00F92C7C"/>
    <w:rsid w:val="00F95DAD"/>
    <w:rsid w:val="00FB1BC0"/>
    <w:rsid w:val="00FB422F"/>
    <w:rsid w:val="00FB5A8E"/>
    <w:rsid w:val="00FB6313"/>
    <w:rsid w:val="00FB70A3"/>
    <w:rsid w:val="00FC02AD"/>
    <w:rsid w:val="00FC0F65"/>
    <w:rsid w:val="00FC4905"/>
    <w:rsid w:val="00FD57F4"/>
    <w:rsid w:val="00FD6AE1"/>
    <w:rsid w:val="00FD6E6A"/>
    <w:rsid w:val="00FE06FD"/>
    <w:rsid w:val="00FE2EA1"/>
    <w:rsid w:val="00FE6AAB"/>
    <w:rsid w:val="00FE79DA"/>
    <w:rsid w:val="00FF228D"/>
    <w:rsid w:val="00FF72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8C2E22"/>
  <w15:chartTrackingRefBased/>
  <w15:docId w15:val="{803788E2-9B5D-4303-A908-EA058F78E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064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4F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094E"/>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12710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E5FF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5FF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064F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44F87"/>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8B44A0"/>
    <w:pPr>
      <w:spacing w:after="240" w:line="240" w:lineRule="auto"/>
    </w:pPr>
  </w:style>
  <w:style w:type="table" w:styleId="TableGrid">
    <w:name w:val="Table Grid"/>
    <w:basedOn w:val="TableNormal"/>
    <w:uiPriority w:val="59"/>
    <w:rsid w:val="00DE77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66CE"/>
    <w:rPr>
      <w:color w:val="0000FF"/>
      <w:u w:val="single"/>
    </w:rPr>
  </w:style>
  <w:style w:type="paragraph" w:styleId="Header">
    <w:name w:val="header"/>
    <w:basedOn w:val="Normal"/>
    <w:link w:val="HeaderChar"/>
    <w:uiPriority w:val="99"/>
    <w:unhideWhenUsed/>
    <w:rsid w:val="00CD67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67F2"/>
  </w:style>
  <w:style w:type="paragraph" w:styleId="Footer">
    <w:name w:val="footer"/>
    <w:basedOn w:val="Normal"/>
    <w:link w:val="FooterChar"/>
    <w:uiPriority w:val="99"/>
    <w:unhideWhenUsed/>
    <w:rsid w:val="00CD67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67F2"/>
  </w:style>
  <w:style w:type="paragraph" w:styleId="TOCHeading">
    <w:name w:val="TOC Heading"/>
    <w:basedOn w:val="Heading1"/>
    <w:next w:val="Normal"/>
    <w:uiPriority w:val="39"/>
    <w:unhideWhenUsed/>
    <w:qFormat/>
    <w:rsid w:val="00BD6946"/>
    <w:pPr>
      <w:outlineLvl w:val="9"/>
    </w:pPr>
    <w:rPr>
      <w:lang w:val="en-US"/>
    </w:rPr>
  </w:style>
  <w:style w:type="paragraph" w:styleId="TOC1">
    <w:name w:val="toc 1"/>
    <w:basedOn w:val="Normal"/>
    <w:next w:val="Normal"/>
    <w:autoRedefine/>
    <w:uiPriority w:val="39"/>
    <w:unhideWhenUsed/>
    <w:rsid w:val="00BD6946"/>
    <w:pPr>
      <w:spacing w:after="100"/>
    </w:pPr>
  </w:style>
  <w:style w:type="paragraph" w:styleId="TOC2">
    <w:name w:val="toc 2"/>
    <w:basedOn w:val="Normal"/>
    <w:next w:val="Normal"/>
    <w:autoRedefine/>
    <w:uiPriority w:val="39"/>
    <w:unhideWhenUsed/>
    <w:rsid w:val="00BD6946"/>
    <w:pPr>
      <w:spacing w:after="100"/>
      <w:ind w:left="220"/>
    </w:pPr>
  </w:style>
  <w:style w:type="character" w:customStyle="1" w:styleId="Heading3Char">
    <w:name w:val="Heading 3 Char"/>
    <w:basedOn w:val="DefaultParagraphFont"/>
    <w:link w:val="Heading3"/>
    <w:uiPriority w:val="9"/>
    <w:rsid w:val="00C9094E"/>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E10392"/>
    <w:pPr>
      <w:spacing w:after="100"/>
      <w:ind w:left="440"/>
    </w:pPr>
  </w:style>
  <w:style w:type="paragraph" w:styleId="ListParagraph">
    <w:name w:val="List Paragraph"/>
    <w:basedOn w:val="Normal"/>
    <w:uiPriority w:val="34"/>
    <w:qFormat/>
    <w:rsid w:val="005055F6"/>
    <w:pPr>
      <w:ind w:left="720"/>
      <w:contextualSpacing/>
    </w:pPr>
  </w:style>
  <w:style w:type="character" w:customStyle="1" w:styleId="Heading4Char">
    <w:name w:val="Heading 4 Char"/>
    <w:basedOn w:val="DefaultParagraphFont"/>
    <w:link w:val="Heading4"/>
    <w:uiPriority w:val="9"/>
    <w:rsid w:val="00127103"/>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7619EC"/>
    <w:rPr>
      <w:color w:val="605E5C"/>
      <w:shd w:val="clear" w:color="auto" w:fill="E1DFDD"/>
    </w:rPr>
  </w:style>
  <w:style w:type="character" w:styleId="Strong">
    <w:name w:val="Strong"/>
    <w:basedOn w:val="DefaultParagraphFont"/>
    <w:uiPriority w:val="22"/>
    <w:qFormat/>
    <w:rsid w:val="000200D6"/>
    <w:rPr>
      <w:rFonts w:ascii="Arial" w:hAnsi="Arial"/>
      <w:b/>
      <w:bCs/>
      <w:sz w:val="22"/>
    </w:rPr>
  </w:style>
  <w:style w:type="paragraph" w:styleId="NoSpacing">
    <w:name w:val="No Spacing"/>
    <w:aliases w:val="Heading"/>
    <w:basedOn w:val="ListParagraph"/>
    <w:next w:val="Heading1"/>
    <w:link w:val="NoSpacingChar"/>
    <w:qFormat/>
    <w:rsid w:val="000200D6"/>
    <w:pPr>
      <w:spacing w:after="120" w:line="240" w:lineRule="auto"/>
      <w:ind w:left="0"/>
    </w:pPr>
    <w:rPr>
      <w:rFonts w:ascii="Arial" w:eastAsia="Times New Roman" w:hAnsi="Arial"/>
      <w:b/>
      <w:szCs w:val="28"/>
      <w:lang w:eastAsia="en-GB"/>
    </w:rPr>
  </w:style>
  <w:style w:type="character" w:customStyle="1" w:styleId="NoSpacingChar">
    <w:name w:val="No Spacing Char"/>
    <w:aliases w:val="Heading Char"/>
    <w:basedOn w:val="DefaultParagraphFont"/>
    <w:link w:val="NoSpacing"/>
    <w:rsid w:val="000200D6"/>
    <w:rPr>
      <w:rFonts w:ascii="Arial" w:eastAsia="Times New Roman" w:hAnsi="Arial"/>
      <w:b/>
      <w:szCs w:val="2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107462">
      <w:bodyDiv w:val="1"/>
      <w:marLeft w:val="0"/>
      <w:marRight w:val="0"/>
      <w:marTop w:val="0"/>
      <w:marBottom w:val="0"/>
      <w:divBdr>
        <w:top w:val="none" w:sz="0" w:space="0" w:color="auto"/>
        <w:left w:val="none" w:sz="0" w:space="0" w:color="auto"/>
        <w:bottom w:val="none" w:sz="0" w:space="0" w:color="auto"/>
        <w:right w:val="none" w:sz="0" w:space="0" w:color="auto"/>
      </w:divBdr>
      <w:divsChild>
        <w:div w:id="351536206">
          <w:marLeft w:val="0"/>
          <w:marRight w:val="0"/>
          <w:marTop w:val="0"/>
          <w:marBottom w:val="0"/>
          <w:divBdr>
            <w:top w:val="none" w:sz="0" w:space="0" w:color="auto"/>
            <w:left w:val="none" w:sz="0" w:space="0" w:color="auto"/>
            <w:bottom w:val="none" w:sz="0" w:space="0" w:color="auto"/>
            <w:right w:val="none" w:sz="0" w:space="0" w:color="auto"/>
          </w:divBdr>
          <w:divsChild>
            <w:div w:id="428738429">
              <w:marLeft w:val="0"/>
              <w:marRight w:val="0"/>
              <w:marTop w:val="0"/>
              <w:marBottom w:val="240"/>
              <w:divBdr>
                <w:top w:val="none" w:sz="0" w:space="0" w:color="auto"/>
                <w:left w:val="none" w:sz="0" w:space="0" w:color="auto"/>
                <w:bottom w:val="none" w:sz="0" w:space="0" w:color="auto"/>
                <w:right w:val="none" w:sz="0" w:space="0" w:color="auto"/>
              </w:divBdr>
            </w:div>
            <w:div w:id="537161657">
              <w:marLeft w:val="0"/>
              <w:marRight w:val="0"/>
              <w:marTop w:val="0"/>
              <w:marBottom w:val="240"/>
              <w:divBdr>
                <w:top w:val="none" w:sz="0" w:space="0" w:color="auto"/>
                <w:left w:val="none" w:sz="0" w:space="0" w:color="auto"/>
                <w:bottom w:val="none" w:sz="0" w:space="0" w:color="auto"/>
                <w:right w:val="none" w:sz="0" w:space="0" w:color="auto"/>
              </w:divBdr>
            </w:div>
            <w:div w:id="743451963">
              <w:marLeft w:val="0"/>
              <w:marRight w:val="0"/>
              <w:marTop w:val="0"/>
              <w:marBottom w:val="240"/>
              <w:divBdr>
                <w:top w:val="none" w:sz="0" w:space="0" w:color="auto"/>
                <w:left w:val="none" w:sz="0" w:space="0" w:color="auto"/>
                <w:bottom w:val="none" w:sz="0" w:space="0" w:color="auto"/>
                <w:right w:val="none" w:sz="0" w:space="0" w:color="auto"/>
              </w:divBdr>
            </w:div>
            <w:div w:id="931669502">
              <w:marLeft w:val="0"/>
              <w:marRight w:val="0"/>
              <w:marTop w:val="0"/>
              <w:marBottom w:val="0"/>
              <w:divBdr>
                <w:top w:val="none" w:sz="0" w:space="0" w:color="auto"/>
                <w:left w:val="none" w:sz="0" w:space="0" w:color="auto"/>
                <w:bottom w:val="none" w:sz="0" w:space="0" w:color="auto"/>
                <w:right w:val="none" w:sz="0" w:space="0" w:color="auto"/>
              </w:divBdr>
            </w:div>
            <w:div w:id="1008870245">
              <w:marLeft w:val="0"/>
              <w:marRight w:val="0"/>
              <w:marTop w:val="0"/>
              <w:marBottom w:val="240"/>
              <w:divBdr>
                <w:top w:val="none" w:sz="0" w:space="0" w:color="auto"/>
                <w:left w:val="none" w:sz="0" w:space="0" w:color="auto"/>
                <w:bottom w:val="none" w:sz="0" w:space="0" w:color="auto"/>
                <w:right w:val="none" w:sz="0" w:space="0" w:color="auto"/>
              </w:divBdr>
            </w:div>
            <w:div w:id="1105542843">
              <w:marLeft w:val="0"/>
              <w:marRight w:val="0"/>
              <w:marTop w:val="0"/>
              <w:marBottom w:val="240"/>
              <w:divBdr>
                <w:top w:val="none" w:sz="0" w:space="0" w:color="auto"/>
                <w:left w:val="none" w:sz="0" w:space="0" w:color="auto"/>
                <w:bottom w:val="none" w:sz="0" w:space="0" w:color="auto"/>
                <w:right w:val="none" w:sz="0" w:space="0" w:color="auto"/>
              </w:divBdr>
            </w:div>
            <w:div w:id="1472015766">
              <w:marLeft w:val="0"/>
              <w:marRight w:val="0"/>
              <w:marTop w:val="0"/>
              <w:marBottom w:val="240"/>
              <w:divBdr>
                <w:top w:val="none" w:sz="0" w:space="0" w:color="auto"/>
                <w:left w:val="none" w:sz="0" w:space="0" w:color="auto"/>
                <w:bottom w:val="none" w:sz="0" w:space="0" w:color="auto"/>
                <w:right w:val="none" w:sz="0" w:space="0" w:color="auto"/>
              </w:divBdr>
            </w:div>
            <w:div w:id="1555770405">
              <w:marLeft w:val="0"/>
              <w:marRight w:val="0"/>
              <w:marTop w:val="0"/>
              <w:marBottom w:val="240"/>
              <w:divBdr>
                <w:top w:val="none" w:sz="0" w:space="0" w:color="auto"/>
                <w:left w:val="none" w:sz="0" w:space="0" w:color="auto"/>
                <w:bottom w:val="none" w:sz="0" w:space="0" w:color="auto"/>
                <w:right w:val="none" w:sz="0" w:space="0" w:color="auto"/>
              </w:divBdr>
            </w:div>
            <w:div w:id="1584997334">
              <w:marLeft w:val="0"/>
              <w:marRight w:val="0"/>
              <w:marTop w:val="0"/>
              <w:marBottom w:val="240"/>
              <w:divBdr>
                <w:top w:val="none" w:sz="0" w:space="0" w:color="auto"/>
                <w:left w:val="none" w:sz="0" w:space="0" w:color="auto"/>
                <w:bottom w:val="none" w:sz="0" w:space="0" w:color="auto"/>
                <w:right w:val="none" w:sz="0" w:space="0" w:color="auto"/>
              </w:divBdr>
            </w:div>
            <w:div w:id="189434129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45/3366626.3368129" TargetMode="External"/><Relationship Id="rId13" Type="http://schemas.openxmlformats.org/officeDocument/2006/relationships/hyperlink" Target="https://medium.com/@3D_Ideation/simplifying-design-science-research-action-research-and-design-research-bf564959402b"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mailto:anrichp@gmail.com" TargetMode="External"/><Relationship Id="rId7" Type="http://schemas.openxmlformats.org/officeDocument/2006/relationships/endnotes" Target="endnotes.xml"/><Relationship Id="rId12" Type="http://schemas.openxmlformats.org/officeDocument/2006/relationships/hyperlink" Target="https://doi.org/10.1109/ICIoT48696.2020.9089570" TargetMode="External"/><Relationship Id="rId17" Type="http://schemas.openxmlformats.org/officeDocument/2006/relationships/hyperlink" Target="https://doi.org/10.1016/j.csbj.2018.07.004" TargetMode="External"/><Relationship Id="rId2" Type="http://schemas.openxmlformats.org/officeDocument/2006/relationships/numbering" Target="numbering.xml"/><Relationship Id="rId16" Type="http://schemas.openxmlformats.org/officeDocument/2006/relationships/hyperlink" Target="https://docs.substrate.io" TargetMode="External"/><Relationship Id="rId20" Type="http://schemas.openxmlformats.org/officeDocument/2006/relationships/hyperlink" Target="https://github.com/anrichp/Dissert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he-digital-insurer.com/wp-content/uploads/2019/02/1409-Blockchain-Emerging-Use-Cases-for-Insurance.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09/Blockchain53845.2021.00047" TargetMode="External"/><Relationship Id="rId23" Type="http://schemas.openxmlformats.org/officeDocument/2006/relationships/fontTable" Target="fontTable.xml"/><Relationship Id="rId10" Type="http://schemas.openxmlformats.org/officeDocument/2006/relationships/hyperlink" Target="https://doi.org/10.2307/25148625"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oi.org/10.1145/3471140" TargetMode="External"/><Relationship Id="rId14" Type="http://schemas.openxmlformats.org/officeDocument/2006/relationships/hyperlink" Target="https://doi.org/10.1080/0960085X.2018.1458066" TargetMode="External"/><Relationship Id="rId22" Type="http://schemas.openxmlformats.org/officeDocument/2006/relationships/hyperlink" Target="mailto:imtiaz.khan@kapla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4F3425-608D-48FF-B273-345BE36BA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6</TotalTime>
  <Pages>21</Pages>
  <Words>5273</Words>
  <Characters>32383</Characters>
  <Application>Microsoft Office Word</Application>
  <DocSecurity>0</DocSecurity>
  <Lines>952</Lines>
  <Paragraphs>489</Paragraphs>
  <ScaleCrop>false</ScaleCrop>
  <Company/>
  <LinksUpToDate>false</LinksUpToDate>
  <CharactersWithSpaces>37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rich Potgieter</dc:creator>
  <cp:keywords/>
  <dc:description/>
  <cp:lastModifiedBy>Anrich Potgieter</cp:lastModifiedBy>
  <cp:revision>576</cp:revision>
  <dcterms:created xsi:type="dcterms:W3CDTF">2022-05-11T18:11:00Z</dcterms:created>
  <dcterms:modified xsi:type="dcterms:W3CDTF">2022-11-03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WhCzGyum"/&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GrammarlyDocumentId">
    <vt:lpwstr>b2f39eb5efde6d8fc654a8ef4d907eda13c2eea7c99c0e298672ad59048f6022</vt:lpwstr>
  </property>
</Properties>
</file>